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w:t>
      </w:r>
      <w:proofErr w:type="gramEnd"/>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6A930731" w14:textId="1FA7145F"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7C57C" w14:textId="2400A509"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5C438C6A" w14:textId="3F8AB23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E728F9" w14:textId="7D34EB99"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7041DE0F" w14:textId="7B2D4D63"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72CE5CFB" w14:textId="4548D64D"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r w:rsidRPr="003B4C23">
        <w:rPr>
          <w:rFonts w:ascii="Segoe UI" w:hAnsi="Segoe UI" w:cs="Segoe UI"/>
          <w:b/>
          <w:bCs/>
          <w:lang w:val="en-US"/>
        </w:rPr>
        <w:t>INTRODUCTION</w:t>
      </w:r>
    </w:p>
    <w:p w14:paraId="02D1A691" w14:textId="37365723" w:rsidR="00C74CB6" w:rsidRPr="003B4C23" w:rsidRDefault="00461C21" w:rsidP="00992A42">
      <w:pPr>
        <w:jc w:val="both"/>
        <w:rPr>
          <w:rFonts w:ascii="Segoe UI" w:hAnsi="Segoe UI" w:cs="Segoe UI"/>
          <w:lang w:val="en-US"/>
        </w:rPr>
      </w:pPr>
      <w:r w:rsidRPr="003B4C23">
        <w:rPr>
          <w:rFonts w:ascii="Segoe UI" w:hAnsi="Segoe UI" w:cs="Segoe UI"/>
          <w:b/>
          <w:bCs/>
          <w:lang w:val="en-US"/>
        </w:rPr>
        <w:t>T</w:t>
      </w:r>
      <w:r w:rsidRPr="003B4C23">
        <w:rPr>
          <w:rFonts w:ascii="Segoe UI" w:hAnsi="Segoe UI" w:cs="Segoe UI"/>
          <w:lang w:val="en-US"/>
        </w:rPr>
        <w:t xml:space="preserve">he </w:t>
      </w:r>
    </w:p>
    <w:p w14:paraId="243C2AFC" w14:textId="32ED6344" w:rsidR="001E1A80" w:rsidRPr="003B4C23" w:rsidRDefault="001E1A80" w:rsidP="00992A42">
      <w:pPr>
        <w:jc w:val="both"/>
        <w:rPr>
          <w:rFonts w:ascii="Segoe UI" w:hAnsi="Segoe UI" w:cs="Segoe UI"/>
          <w:lang w:val="en-US"/>
        </w:rPr>
      </w:pPr>
      <w:r w:rsidRPr="003B4C23">
        <w:rPr>
          <w:rFonts w:ascii="Segoe UI" w:hAnsi="Segoe UI" w:cs="Segoe UI"/>
          <w:lang w:val="en-US"/>
        </w:rPr>
        <w:t>ILCs and ILC subtypes</w:t>
      </w:r>
    </w:p>
    <w:p w14:paraId="3F691D3D" w14:textId="77777777" w:rsidR="001E1A80" w:rsidRPr="003B4C23" w:rsidRDefault="001E1A80" w:rsidP="00992A42">
      <w:pPr>
        <w:jc w:val="both"/>
        <w:rPr>
          <w:rFonts w:ascii="Segoe UI" w:hAnsi="Segoe UI" w:cs="Segoe UI"/>
          <w:lang w:val="en-US"/>
        </w:rPr>
      </w:pPr>
    </w:p>
    <w:p w14:paraId="214C5110" w14:textId="264FE42E" w:rsidR="001E1A80" w:rsidRPr="003B4C23" w:rsidRDefault="001E1A80" w:rsidP="00992A42">
      <w:pPr>
        <w:jc w:val="both"/>
        <w:rPr>
          <w:rFonts w:ascii="Segoe UI" w:hAnsi="Segoe UI" w:cs="Segoe UI"/>
          <w:lang w:val="en-US"/>
        </w:rPr>
      </w:pPr>
      <w:r w:rsidRPr="003B4C23">
        <w:rPr>
          <w:rFonts w:ascii="Segoe UI" w:hAnsi="Segoe UI" w:cs="Segoe UI"/>
          <w:lang w:val="en-US"/>
        </w:rPr>
        <w:t>Lung gut axis</w:t>
      </w:r>
    </w:p>
    <w:p w14:paraId="706DD731" w14:textId="77777777" w:rsidR="001E1A80" w:rsidRDefault="001E1A80" w:rsidP="00992A42">
      <w:pPr>
        <w:jc w:val="both"/>
        <w:rPr>
          <w:rFonts w:ascii="Segoe UI" w:hAnsi="Segoe UI" w:cs="Segoe UI"/>
          <w:lang w:val="en-US"/>
        </w:rPr>
      </w:pPr>
    </w:p>
    <w:p w14:paraId="7598477C" w14:textId="77777777" w:rsidR="00B040D9" w:rsidRDefault="00B040D9" w:rsidP="00992A42">
      <w:pPr>
        <w:jc w:val="both"/>
        <w:rPr>
          <w:rFonts w:ascii="Segoe UI" w:hAnsi="Segoe UI" w:cs="Segoe UI"/>
          <w:lang w:val="en-US"/>
        </w:rPr>
      </w:pPr>
    </w:p>
    <w:p w14:paraId="32D637D8" w14:textId="362851C8" w:rsidR="00B040D9" w:rsidRDefault="00B040D9" w:rsidP="00992A42">
      <w:pPr>
        <w:jc w:val="both"/>
        <w:rPr>
          <w:rFonts w:ascii="Segoe UI" w:hAnsi="Segoe UI" w:cs="Segoe UI"/>
          <w:lang w:val="en-US"/>
        </w:rPr>
      </w:pPr>
      <w:commentRangeStart w:id="2"/>
      <w:r>
        <w:rPr>
          <w:rFonts w:ascii="Segoe UI" w:hAnsi="Segoe UI" w:cs="Segoe UI"/>
          <w:lang w:val="en-US"/>
        </w:rPr>
        <w:t>IL-33 is a profibrogenic cytokine associated with type 2 inflammation, lung fibrosis and ILC2s (</w:t>
      </w:r>
      <w:r w:rsidRPr="00B040D9">
        <w:rPr>
          <w:rFonts w:ascii="Segoe UI" w:hAnsi="Segoe UI" w:cs="Segoe UI"/>
          <w:highlight w:val="yellow"/>
          <w:lang w:val="en-US"/>
        </w:rPr>
        <w:t xml:space="preserve">Li et. al, </w:t>
      </w:r>
      <w:proofErr w:type="spellStart"/>
      <w:r w:rsidRPr="00B040D9">
        <w:rPr>
          <w:rFonts w:ascii="Segoe UI" w:hAnsi="Segoe UI" w:cs="Segoe UI"/>
          <w:highlight w:val="yellow"/>
        </w:rPr>
        <w:t>doi</w:t>
      </w:r>
      <w:proofErr w:type="spellEnd"/>
      <w:r w:rsidRPr="00B040D9">
        <w:rPr>
          <w:rFonts w:ascii="Segoe UI" w:hAnsi="Segoe UI" w:cs="Segoe UI"/>
          <w:highlight w:val="yellow"/>
        </w:rPr>
        <w:t>: 10.1016/j.jaci.2014.05.011</w:t>
      </w:r>
      <w:r>
        <w:rPr>
          <w:rFonts w:ascii="Segoe UI" w:hAnsi="Segoe UI" w:cs="Segoe UI"/>
          <w:lang w:val="en-US"/>
        </w:rPr>
        <w:t>)</w:t>
      </w:r>
      <w:commentRangeEnd w:id="2"/>
      <w:r>
        <w:rPr>
          <w:rStyle w:val="Kommentarzeichen"/>
        </w:rPr>
        <w:commentReference w:id="2"/>
      </w:r>
    </w:p>
    <w:p w14:paraId="6CA6F285" w14:textId="77777777" w:rsidR="00B040D9" w:rsidRPr="003B4C23" w:rsidRDefault="00B040D9" w:rsidP="00992A42">
      <w:pPr>
        <w:jc w:val="both"/>
        <w:rPr>
          <w:rFonts w:ascii="Segoe UI" w:hAnsi="Segoe UI" w:cs="Segoe UI"/>
          <w:lang w:val="en-US"/>
        </w:rPr>
      </w:pPr>
    </w:p>
    <w:p w14:paraId="4621DF77" w14:textId="5846A3CF" w:rsidR="001E1A80" w:rsidRPr="003B4C23" w:rsidRDefault="001E1A80" w:rsidP="00992A42">
      <w:pPr>
        <w:jc w:val="both"/>
        <w:rPr>
          <w:rFonts w:ascii="Segoe UI" w:hAnsi="Segoe UI" w:cs="Segoe UI"/>
          <w:lang w:val="en-US"/>
        </w:rPr>
      </w:pPr>
      <w:r w:rsidRPr="003B4C23">
        <w:rPr>
          <w:rFonts w:ascii="Segoe UI" w:hAnsi="Segoe UI" w:cs="Segoe UI"/>
          <w:lang w:val="en-US"/>
        </w:rPr>
        <w:t>Spatial analysis</w:t>
      </w:r>
    </w:p>
    <w:p w14:paraId="40756118" w14:textId="77777777" w:rsidR="00AF73B3" w:rsidRPr="003B4C23" w:rsidRDefault="00AF73B3" w:rsidP="00AF73B3">
      <w:pPr>
        <w:jc w:val="both"/>
        <w:rPr>
          <w:rFonts w:ascii="Segoe UI" w:hAnsi="Segoe UI" w:cs="Segoe UI"/>
          <w:lang w:val="en-US" w:eastAsia="de-DE"/>
        </w:rPr>
      </w:pPr>
      <w:r w:rsidRPr="003B4C23">
        <w:rPr>
          <w:rFonts w:ascii="Segoe UI" w:hAnsi="Segoe UI" w:cs="Segoe UI"/>
          <w:lang w:val="en-US" w:eastAsia="de-DE"/>
        </w:rPr>
        <w:t xml:space="preserve">Pascual-Reguant et al described human ILCs to localize in fibrovascular niches in inflamed tissues such as the tonsil (REF). </w:t>
      </w:r>
    </w:p>
    <w:p w14:paraId="721AB9F8" w14:textId="77777777" w:rsidR="00AF73B3" w:rsidRPr="003B4C23" w:rsidRDefault="00AF73B3" w:rsidP="00AF73B3">
      <w:pPr>
        <w:pStyle w:val="Listenabsatz"/>
        <w:numPr>
          <w:ilvl w:val="0"/>
          <w:numId w:val="3"/>
        </w:numPr>
        <w:jc w:val="both"/>
        <w:rPr>
          <w:rFonts w:ascii="Segoe UI" w:hAnsi="Segoe UI" w:cs="Segoe UI"/>
          <w:lang w:val="en-US" w:eastAsia="de-DE"/>
        </w:rPr>
      </w:pPr>
      <w:r w:rsidRPr="003B4C23">
        <w:rPr>
          <w:rFonts w:ascii="Segoe UI" w:hAnsi="Segoe UI" w:cs="Segoe UI"/>
          <w:lang w:val="en-US" w:eastAsia="de-DE"/>
        </w:rPr>
        <w:t>Adventitial cuffs (</w:t>
      </w:r>
      <w:proofErr w:type="spellStart"/>
      <w:r w:rsidRPr="003B4C23">
        <w:rPr>
          <w:rFonts w:ascii="Segoe UI" w:hAnsi="Segoe UI" w:cs="Segoe UI"/>
          <w:lang w:val="en-US" w:eastAsia="de-DE"/>
        </w:rPr>
        <w:t>Molofsky</w:t>
      </w:r>
      <w:proofErr w:type="spellEnd"/>
      <w:r w:rsidRPr="003B4C23">
        <w:rPr>
          <w:rFonts w:ascii="Segoe UI" w:hAnsi="Segoe UI" w:cs="Segoe UI"/>
          <w:lang w:val="en-US" w:eastAsia="de-DE"/>
        </w:rPr>
        <w:t>)</w:t>
      </w:r>
    </w:p>
    <w:p w14:paraId="4362C6AC" w14:textId="7B4B4442" w:rsidR="001E1A80" w:rsidRDefault="006F2554" w:rsidP="00992A42">
      <w:pPr>
        <w:jc w:val="both"/>
        <w:rPr>
          <w:rFonts w:ascii="Segoe UI" w:hAnsi="Segoe UI" w:cs="Segoe UI"/>
          <w:lang w:val="en-US"/>
        </w:rPr>
      </w:pPr>
      <w:r>
        <w:rPr>
          <w:rFonts w:ascii="Segoe UI" w:hAnsi="Segoe UI" w:cs="Segoe UI"/>
          <w:lang w:val="en-US"/>
        </w:rPr>
        <w:t xml:space="preserve">While spatial technologies are more common to study tumors, the field of immunology does not take advantage of spatial information so often yet. </w:t>
      </w:r>
    </w:p>
    <w:p w14:paraId="6AB4953B" w14:textId="1A5A3575" w:rsidR="006F2554" w:rsidRDefault="006F2554" w:rsidP="00992A42">
      <w:pPr>
        <w:jc w:val="both"/>
        <w:rPr>
          <w:rFonts w:ascii="Segoe UI" w:hAnsi="Segoe UI" w:cs="Segoe UI"/>
          <w:lang w:val="en-US"/>
        </w:rPr>
      </w:pPr>
      <w:r>
        <w:rPr>
          <w:rFonts w:ascii="Segoe UI" w:hAnsi="Segoe UI" w:cs="Segoe UI"/>
          <w:lang w:val="en-US"/>
        </w:rPr>
        <w:t xml:space="preserve">Spatial analysis </w:t>
      </w:r>
    </w:p>
    <w:p w14:paraId="5579EAC9" w14:textId="77777777" w:rsidR="006F2554" w:rsidRPr="003B4C23" w:rsidRDefault="006F2554" w:rsidP="00992A42">
      <w:pPr>
        <w:jc w:val="both"/>
        <w:rPr>
          <w:rFonts w:ascii="Segoe UI" w:hAnsi="Segoe UI" w:cs="Segoe UI"/>
          <w:lang w:val="en-US"/>
        </w:rPr>
      </w:pP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6251866B"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w:t>
      </w:r>
      <w:proofErr w:type="gramStart"/>
      <w:r w:rsidR="00A038D2" w:rsidRPr="003B4C23">
        <w:rPr>
          <w:rFonts w:ascii="Segoe UI" w:hAnsi="Segoe UI" w:cs="Segoe UI"/>
          <w:lang w:val="en-US"/>
        </w:rPr>
        <w:t>are able to</w:t>
      </w:r>
      <w:proofErr w:type="gramEnd"/>
      <w:r w:rsidR="00A038D2" w:rsidRPr="003B4C23">
        <w:rPr>
          <w:rFonts w:ascii="Segoe UI" w:hAnsi="Segoe UI" w:cs="Segoe UI"/>
          <w:lang w:val="en-US"/>
        </w:rPr>
        <w:t xml:space="preserve">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26668D" w:rsidRPr="003B4C23">
        <w:rPr>
          <w:rFonts w:ascii="Segoe UI" w:hAnsi="Segoe UI" w:cs="Segoe UI"/>
          <w:lang w:val="en-US"/>
        </w:rPr>
        <w:t>For this, we decided to use the multiplex histology technique multi epitope ligand cartography (MELC).</w:t>
      </w:r>
    </w:p>
    <w:p w14:paraId="02965220" w14:textId="11B61B86"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As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30F1E" w:rsidRPr="003B4C23">
        <w:rPr>
          <w:rFonts w:ascii="Segoe UI" w:hAnsi="Segoe UI" w:cs="Segoe UI"/>
          <w:lang w:val="en-US" w:eastAsia="de-DE"/>
        </w:rPr>
        <w:t>, and with this, it is important to reliably include GATA3 in the panel</w:t>
      </w:r>
      <w:r w:rsidR="005E3875" w:rsidRPr="003B4C23">
        <w:rPr>
          <w:rFonts w:ascii="Segoe UI" w:hAnsi="Segoe UI" w:cs="Segoe UI"/>
          <w:lang w:val="en-US" w:eastAsia="de-DE"/>
        </w:rPr>
        <w:t xml:space="preserve">, we decided to use a GATA3eGFP reporter mouse strain. Combining the GATA3eGFP reporter with an anti-GFP antibody resulted in reliable staining of GATA3 in murine lung and intestinal tissues. </w:t>
      </w:r>
      <w:commentRangeStart w:id="3"/>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 xml:space="preserve">CCR6, and AREG. </w:t>
      </w:r>
      <w:commentRangeEnd w:id="3"/>
      <w:r w:rsidR="00DC45E1" w:rsidRPr="003B4C23">
        <w:rPr>
          <w:rStyle w:val="Kommentarzeichen"/>
          <w:lang w:val="en-US"/>
        </w:rPr>
        <w:commentReference w:id="3"/>
      </w:r>
      <w:r w:rsidR="00630F1E" w:rsidRPr="003B4C23">
        <w:rPr>
          <w:rFonts w:ascii="Segoe UI" w:hAnsi="Segoe UI" w:cs="Segoe UI"/>
          <w:lang w:val="en-US" w:eastAsia="de-DE"/>
        </w:rPr>
        <w:t xml:space="preserve">CD3, B220, Kappa/IRF4,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xml:space="preserve">, such as EMCN, CD31, LYVE1, and </w:t>
      </w:r>
      <w:proofErr w:type="spellStart"/>
      <w:r w:rsidR="003815D7" w:rsidRPr="003B4C23">
        <w:rPr>
          <w:rFonts w:ascii="Segoe UI" w:hAnsi="Segoe UI" w:cs="Segoe UI"/>
          <w:lang w:val="en-US" w:eastAsia="de-DE"/>
        </w:rPr>
        <w:t>EpCAM</w:t>
      </w:r>
      <w:proofErr w:type="spellEnd"/>
      <w:r w:rsidR="00CD4F4D" w:rsidRPr="003B4C23">
        <w:rPr>
          <w:rFonts w:ascii="Segoe UI" w:hAnsi="Segoe UI" w:cs="Segoe UI"/>
          <w:lang w:val="en-US" w:eastAsia="de-DE"/>
        </w:rPr>
        <w:t xml:space="preserve">. 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8FA87C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w:t>
      </w:r>
      <w:proofErr w:type="spellStart"/>
      <w:r w:rsidRPr="003B4C23">
        <w:rPr>
          <w:rFonts w:ascii="Segoe UI" w:hAnsi="Segoe UI" w:cs="Segoe UI"/>
          <w:lang w:val="en-US" w:eastAsia="de-DE"/>
        </w:rPr>
        <w:t>Sadeghalvad</w:t>
      </w:r>
      <w:proofErr w:type="spellEnd"/>
      <w:r w:rsidRPr="003B4C23">
        <w:rPr>
          <w:rFonts w:ascii="Segoe UI" w:hAnsi="Segoe UI" w:cs="Segoe UI"/>
          <w:lang w:val="en-US" w:eastAsia="de-DE"/>
        </w:rPr>
        <w:t xml:space="preserve"> et al. 2023) and as we were not only interested in the spatial distribution of ILCs under healthy conditions, but also if and how a potential ILC niche is influenced by an </w:t>
      </w:r>
      <w:r w:rsidRPr="003B4C23">
        <w:rPr>
          <w:rFonts w:ascii="Segoe UI" w:hAnsi="Segoe UI" w:cs="Segoe UI"/>
          <w:lang w:val="en-US" w:eastAsia="de-DE"/>
        </w:rPr>
        <w:lastRenderedPageBreak/>
        <w:t xml:space="preserve">inflammatory stimuli,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and as ILCs are innate immune cells, that are tissue-resident and potent sensors of their </w:t>
      </w:r>
      <w:proofErr w:type="spellStart"/>
      <w:r w:rsidR="00BD62F9" w:rsidRPr="003B4C23">
        <w:rPr>
          <w:rFonts w:ascii="Segoe UI" w:hAnsi="Segoe UI" w:cs="Segoe UI"/>
          <w:lang w:val="en-US" w:eastAsia="de-DE"/>
        </w:rPr>
        <w:t>surrounding</w:t>
      </w:r>
      <w:proofErr w:type="spellEnd"/>
      <w:r w:rsidR="00BD62F9" w:rsidRPr="003B4C23">
        <w:rPr>
          <w:rFonts w:ascii="Segoe UI" w:hAnsi="Segoe UI" w:cs="Segoe UI"/>
          <w:lang w:val="en-US" w:eastAsia="de-DE"/>
        </w:rPr>
        <w:t xml:space="preserve">, we decided to focus on very early time points of inflammation, namely day 1, 2, and 3 after the onset of inflammation using IL-33.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2A38D5FD" w:rsidR="00AB6D5E" w:rsidRPr="003B4C23" w:rsidRDefault="00AB6D5E" w:rsidP="00CD4F4D">
      <w:pPr>
        <w:jc w:val="both"/>
        <w:rPr>
          <w:rFonts w:ascii="Segoe UI" w:hAnsi="Segoe UI" w:cs="Segoe UI"/>
          <w:lang w:val="en-US" w:eastAsia="de-DE"/>
        </w:rPr>
      </w:pPr>
      <w:r w:rsidRPr="003B4C23">
        <w:rPr>
          <w:rFonts w:ascii="Segoe UI" w:hAnsi="Segoe UI" w:cs="Segoe UI"/>
          <w:lang w:val="en-US" w:eastAsia="de-DE"/>
        </w:rPr>
        <w:t xml:space="preserve">Taken together, we established a 40-marker MELC panel in murine lung tissue and combined this with a systemic inflammation model </w:t>
      </w:r>
      <w:r w:rsidR="00C80930" w:rsidRPr="003B4C23">
        <w:rPr>
          <w:rFonts w:ascii="Segoe UI" w:hAnsi="Segoe UI" w:cs="Segoe UI"/>
          <w:lang w:val="en-US" w:eastAsia="de-DE"/>
        </w:rPr>
        <w:t xml:space="preserve">based on consecutive IL-33 injections </w:t>
      </w:r>
      <w:r w:rsidRPr="003B4C23">
        <w:rPr>
          <w:rFonts w:ascii="Segoe UI" w:hAnsi="Segoe UI" w:cs="Segoe UI"/>
          <w:lang w:val="en-US" w:eastAsia="de-DE"/>
        </w:rPr>
        <w:t>where we focused on very early time points after the onset of inflammation.</w:t>
      </w:r>
      <w:r w:rsidR="00C80930" w:rsidRPr="003B4C23">
        <w:rPr>
          <w:rFonts w:ascii="Segoe UI" w:hAnsi="Segoe UI" w:cs="Segoe UI"/>
          <w:lang w:val="en-US" w:eastAsia="de-DE"/>
        </w:rPr>
        <w:t xml:space="preserve">  Using the microscopy-based method MELC</w:t>
      </w:r>
      <w:r w:rsidR="00BC6B54"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02494D5C" w:rsidR="001B00D7" w:rsidRDefault="001B00D7" w:rsidP="00992A42">
      <w:pPr>
        <w:jc w:val="both"/>
        <w:rPr>
          <w:rFonts w:ascii="Segoe UI" w:hAnsi="Segoe UI" w:cs="Segoe UI"/>
          <w:lang w:val="en-US" w:eastAsia="de-DE"/>
        </w:rPr>
      </w:pPr>
      <w:bookmarkStart w:id="4"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nalysis was performed</w:t>
      </w:r>
      <w:r w:rsidRPr="003B4C23">
        <w:rPr>
          <w:rFonts w:ascii="Segoe UI" w:hAnsi="Segoe UI" w:cs="Segoe UI"/>
          <w:lang w:val="en-US" w:eastAsia="de-DE"/>
        </w:rPr>
        <w:t xml:space="preserve"> as described in the methods part</w:t>
      </w:r>
      <w:r w:rsidR="00A03970" w:rsidRPr="003B4C23">
        <w:rPr>
          <w:rFonts w:ascii="Segoe UI" w:hAnsi="Segoe UI" w:cs="Segoe UI"/>
          <w:lang w:val="en-US" w:eastAsia="de-DE"/>
        </w:rPr>
        <w:t>. D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5"/>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5"/>
      <w:r w:rsidR="00DF209F">
        <w:rPr>
          <w:rStyle w:val="Kommentarzeichen"/>
        </w:rPr>
        <w:commentReference w:id="5"/>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proofErr w:type="spellStart"/>
      <w:r w:rsidRPr="003B4C23">
        <w:rPr>
          <w:rFonts w:ascii="Segoe UI" w:hAnsi="Segoe UI" w:cs="Segoe UI"/>
          <w:lang w:val="en-US" w:eastAsia="de-DE"/>
        </w:rPr>
        <w:t>Darkcyan</w:t>
      </w:r>
      <w:proofErr w:type="spellEnd"/>
      <w:r w:rsidRPr="003B4C23">
        <w:rPr>
          <w:rFonts w:ascii="Segoe UI" w:hAnsi="Segoe UI" w:cs="Segoe UI"/>
          <w:lang w:val="en-US" w:eastAsia="de-DE"/>
        </w:rPr>
        <w:t xml:space="preserve">),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proofErr w:type="spellStart"/>
      <w:r w:rsidRPr="003B4C23">
        <w:rPr>
          <w:rFonts w:ascii="Segoe UI" w:hAnsi="Segoe UI" w:cs="Segoe UI"/>
          <w:lang w:val="en-US" w:eastAsia="de-DE"/>
        </w:rPr>
        <w:t>Darkmagenta</w:t>
      </w:r>
      <w:proofErr w:type="spellEnd"/>
      <w:r w:rsidRPr="003B4C23">
        <w:rPr>
          <w:rFonts w:ascii="Segoe UI" w:hAnsi="Segoe UI" w:cs="Segoe UI"/>
          <w:lang w:val="en-US" w:eastAsia="de-DE"/>
        </w:rPr>
        <w:t xml:space="preserve">),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 xml:space="preserve">MELC IF overlays of CD45 (Cyan), CD31 (M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4"/>
    <w:p w14:paraId="2FD30A14" w14:textId="23769FE6"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 we re-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w:t>
      </w:r>
      <w:proofErr w:type="gramStart"/>
      <w:r w:rsidR="00F403DE" w:rsidRPr="003B4C23">
        <w:rPr>
          <w:rFonts w:ascii="Segoe UI" w:hAnsi="Segoe UI" w:cs="Segoe UI"/>
          <w:lang w:val="en-US" w:eastAsia="de-DE"/>
        </w:rPr>
        <w:t>type</w:t>
      </w:r>
      <w:proofErr w:type="gramEnd"/>
      <w:r w:rsidR="00F403DE" w:rsidRPr="003B4C23">
        <w:rPr>
          <w:rFonts w:ascii="Segoe UI" w:hAnsi="Segoe UI" w:cs="Segoe UI"/>
          <w:lang w:val="en-US" w:eastAsia="de-DE"/>
        </w:rPr>
        <w:t xml:space="preserv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For example, for the re-analysis of the immune compartment, only immune markers from the MELC panel were included</w:t>
      </w:r>
      <w:r w:rsidR="00C54D33">
        <w:rPr>
          <w:rFonts w:ascii="Segoe UI" w:hAnsi="Segoe UI" w:cs="Segoe UI"/>
          <w:lang w:val="en-US" w:eastAsia="de-DE"/>
        </w:rPr>
        <w:t xml:space="preserve"> (described in detail in the methods part)</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 xml:space="preserve">isual validation 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 GATA3eGFP</w:t>
      </w:r>
      <w:r w:rsidR="0004726E" w:rsidRPr="003B4C23">
        <w:rPr>
          <w:rFonts w:ascii="Segoe UI" w:hAnsi="Segoe UI" w:cs="Segoe UI"/>
          <w:lang w:val="en-US" w:eastAsia="de-DE"/>
        </w:rPr>
        <w:t xml:space="preserve"> (Fig. 3B). The cluster annotated </w:t>
      </w:r>
      <w:r w:rsidR="0004726E" w:rsidRPr="003B4C23">
        <w:rPr>
          <w:rFonts w:ascii="Segoe UI" w:hAnsi="Segoe UI" w:cs="Segoe UI"/>
          <w:lang w:val="en-US" w:eastAsia="de-DE"/>
        </w:rPr>
        <w:lastRenderedPageBreak/>
        <w:t xml:space="preserve">as ILC2s </w:t>
      </w:r>
      <w:r w:rsidR="00862A96" w:rsidRPr="003B4C23">
        <w:rPr>
          <w:rFonts w:ascii="Segoe UI" w:hAnsi="Segoe UI" w:cs="Segoe UI"/>
          <w:lang w:val="en-US" w:eastAsia="de-DE"/>
        </w:rPr>
        <w:t xml:space="preserve">had </w:t>
      </w:r>
      <w:r w:rsidR="0004726E" w:rsidRPr="003B4C23">
        <w:rPr>
          <w:rFonts w:ascii="Segoe UI" w:hAnsi="Segoe UI" w:cs="Segoe UI"/>
          <w:lang w:val="en-US" w:eastAsia="de-DE"/>
        </w:rPr>
        <w:t xml:space="preserve">high levels 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w:t>
      </w:r>
      <w:proofErr w:type="gramStart"/>
      <w:r w:rsidR="00663212" w:rsidRPr="003B4C23">
        <w:rPr>
          <w:rFonts w:ascii="Segoe UI" w:hAnsi="Segoe UI" w:cs="Segoe UI"/>
          <w:b/>
          <w:sz w:val="25"/>
          <w:szCs w:val="25"/>
          <w:lang w:val="en-US" w:eastAsia="de-DE"/>
        </w:rPr>
        <w:t>lung</w:t>
      </w:r>
      <w:proofErr w:type="gramEnd"/>
      <w:r w:rsidR="00663212" w:rsidRPr="003B4C23">
        <w:rPr>
          <w:rFonts w:ascii="Segoe UI" w:hAnsi="Segoe UI" w:cs="Segoe UI"/>
          <w:b/>
          <w:sz w:val="25"/>
          <w:szCs w:val="25"/>
          <w:lang w:val="en-US" w:eastAsia="de-DE"/>
        </w:rPr>
        <w:t xml:space="preserve"> and </w:t>
      </w:r>
      <w:r w:rsidR="00992A42" w:rsidRPr="003B4C23">
        <w:rPr>
          <w:rFonts w:ascii="Segoe UI" w:hAnsi="Segoe UI" w:cs="Segoe UI"/>
          <w:b/>
          <w:sz w:val="25"/>
          <w:szCs w:val="25"/>
          <w:lang w:val="en-US" w:eastAsia="de-DE"/>
        </w:rPr>
        <w:t>only increase at IL-33 day 3</w:t>
      </w:r>
    </w:p>
    <w:p w14:paraId="036710BA" w14:textId="58966E17"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 xml:space="preserve">We first quantified the total count, as well as the proportions of the identified ILC subtypes within the </w:t>
      </w:r>
      <w:proofErr w:type="gramStart"/>
      <w:r w:rsidRPr="003B4C23">
        <w:rPr>
          <w:rFonts w:ascii="Segoe UI" w:hAnsi="Segoe UI" w:cs="Segoe UI"/>
          <w:lang w:val="en-US" w:eastAsia="de-DE"/>
        </w:rPr>
        <w:t>immune</w:t>
      </w:r>
      <w:proofErr w:type="gramEnd"/>
      <w:r w:rsidRPr="003B4C23">
        <w:rPr>
          <w:rFonts w:ascii="Segoe UI" w:hAnsi="Segoe UI" w:cs="Segoe UI"/>
          <w:lang w:val="en-US" w:eastAsia="de-DE"/>
        </w:rPr>
        <w:t xml:space="preserv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 FOV under healthy conditions (Fig. 4A). Both within the immune compartment and the ILC compartment, ILC2s represented the predominant ILC subtype</w:t>
      </w:r>
      <w:r w:rsidR="002420F9">
        <w:rPr>
          <w:rFonts w:ascii="Segoe UI" w:hAnsi="Segoe UI" w:cs="Segoe UI"/>
          <w:lang w:val="en-US" w:eastAsia="de-DE"/>
        </w:rPr>
        <w:t xml:space="preserve"> by median</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5939C802"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application to the controls revealed a small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 significant increase compared to healthy tissue was observed after three doses of IL-33 day. </w:t>
      </w:r>
    </w:p>
    <w:p w14:paraId="3847EB4F" w14:textId="2D243D05"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 xml:space="preserve">increasing by 8 percent points to a median of 8 % at IL-33 day 2 compared to </w:t>
      </w:r>
      <w:proofErr w:type="gramStart"/>
      <w:r w:rsidR="009220EF" w:rsidRPr="003B4C23">
        <w:rPr>
          <w:rFonts w:ascii="Segoe UI" w:hAnsi="Segoe UI" w:cs="Segoe UI"/>
          <w:lang w:val="en-US" w:eastAsia="de-DE"/>
        </w:rPr>
        <w:t>healthy</w:t>
      </w:r>
      <w:proofErr w:type="gramEnd"/>
      <w:r w:rsidR="009220EF" w:rsidRPr="003B4C23">
        <w:rPr>
          <w:rFonts w:ascii="Segoe UI" w:hAnsi="Segoe UI" w:cs="Segoe UI"/>
          <w:lang w:val="en-US" w:eastAsia="de-DE"/>
        </w:rPr>
        <w:t xml:space="preserve"> controls where the median was 0 % (data not shown). </w:t>
      </w:r>
    </w:p>
    <w:p w14:paraId="7D6C7524" w14:textId="3DF00E77"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4E15C5A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anted to analyze spatial alterations of the different ILC subtypes at different points after IL-33 application and see whether the inflammatory stimuli affected the distributions of ILC subtypes within the tissue. </w:t>
      </w:r>
      <w:r w:rsidR="008D3060" w:rsidRPr="003B4C23">
        <w:rPr>
          <w:rFonts w:ascii="Segoe UI" w:hAnsi="Segoe UI" w:cs="Segoe UI"/>
          <w:lang w:val="en-US" w:eastAsia="de-DE"/>
        </w:rPr>
        <w:t>For this, w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another R package SPIAT for measuring the minimal distance of a cell type to a reference cell </w:t>
      </w:r>
      <w:r w:rsidR="008D3060" w:rsidRPr="003B4C23">
        <w:rPr>
          <w:rFonts w:ascii="Segoe UI" w:hAnsi="Segoe UI" w:cs="Segoe UI"/>
          <w:lang w:val="en-US" w:eastAsia="de-DE"/>
        </w:rPr>
        <w:lastRenderedPageBreak/>
        <w:t xml:space="preserve">and for calculating cells in neighborhood (CIN) values representing the proportions of cell types in a defined radius around the reference cell.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5D).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68E295F4"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 xml:space="preserve">Unlike ILC2s that showed to be spatially enriched close to lymphatic vessels, NK cells/ILC1s were co-enriched with EMCN+ CD31+ endothelial blood vessels (Fig. 6A). </w:t>
      </w:r>
      <w:proofErr w:type="gramStart"/>
      <w:r w:rsidR="00DD1E72" w:rsidRPr="003B4C23">
        <w:rPr>
          <w:rFonts w:ascii="Segoe UI" w:hAnsi="Segoe UI" w:cs="Segoe UI"/>
          <w:lang w:val="en-US" w:eastAsia="de-DE"/>
        </w:rPr>
        <w:t>Of note</w:t>
      </w:r>
      <w:proofErr w:type="gramEnd"/>
      <w:r w:rsidR="00DD1E72" w:rsidRPr="003B4C23">
        <w:rPr>
          <w:rFonts w:ascii="Segoe UI" w:hAnsi="Segoe UI" w:cs="Segoe UI"/>
          <w:lang w:val="en-US" w:eastAsia="de-DE"/>
        </w:rPr>
        <w:t>,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Additionally, 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Our data suggests a difference in the spatial niche of NK cells/ILC1s localizing in peri-vascular tissue areas of the murine lung compared to ILC2s sharing their peri-lymphatic niche with myeloid cells</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xml:space="preserve">. Re-analysis of the different identified clusters separately enabled us to resolve two epithelial clusters, </w:t>
      </w:r>
      <w:r w:rsidR="00D62FAC" w:rsidRPr="003B4C23">
        <w:rPr>
          <w:rFonts w:ascii="Segoe UI" w:hAnsi="Segoe UI" w:cs="Segoe UI"/>
          <w:lang w:val="en-US" w:eastAsia="de-DE"/>
        </w:rPr>
        <w:lastRenderedPageBreak/>
        <w:t>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6"/>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except for the differentiation of T cells and ILCs. For this,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w:t>
      </w:r>
      <w:proofErr w:type="spellStart"/>
      <w:r w:rsidR="00F03B46" w:rsidRPr="003B4C23">
        <w:rPr>
          <w:rFonts w:ascii="Segoe UI" w:hAnsi="Segoe UI" w:cs="Segoe UI"/>
          <w:lang w:val="en-US" w:eastAsia="de-DE"/>
        </w:rPr>
        <w:t>cytotox</w:t>
      </w:r>
      <w:proofErr w:type="spellEnd"/>
      <w:r w:rsidR="00F03B46" w:rsidRPr="003B4C23">
        <w:rPr>
          <w:rFonts w:ascii="Segoe UI" w:hAnsi="Segoe UI" w:cs="Segoe UI"/>
          <w:lang w:val="en-US" w:eastAsia="de-DE"/>
        </w:rPr>
        <w:t>.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6"/>
      <w:r w:rsidR="00843982" w:rsidRPr="003B4C23">
        <w:rPr>
          <w:rStyle w:val="Kommentarzeichen"/>
          <w:lang w:val="en-US"/>
        </w:rPr>
        <w:commentReference w:id="6"/>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77777777"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the different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ith no significant differences (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52A1977B" w:rsidR="00CA6566" w:rsidRP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 xml:space="preserve">Analyzing the spatial distribution of NK cells/ILC1s/ILC3s, we did </w:t>
      </w:r>
      <w:r w:rsidR="00B77E10" w:rsidRPr="00BA492B">
        <w:rPr>
          <w:rFonts w:ascii="Segoe UI" w:hAnsi="Segoe UI" w:cs="Segoe UI"/>
          <w:lang w:val="en-US" w:eastAsia="de-DE"/>
        </w:rPr>
        <w:lastRenderedPageBreak/>
        <w:t>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M</w:t>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5F010716"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 xml:space="preserve">IF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rather focus on either highly abundant immune cells, often T cells and B cells in the context of tumors, we were rather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 resident and quickly react to changes in their microenvironment</w:t>
      </w:r>
      <w:r w:rsidR="00B11CB0">
        <w:rPr>
          <w:rFonts w:ascii="Segoe UI" w:hAnsi="Segoe UI" w:cs="Segoe UI"/>
          <w:bCs/>
          <w:lang w:val="en-US"/>
        </w:rPr>
        <w:t xml:space="preserve"> and are potent orchestrators of immunity in various tissues</w:t>
      </w:r>
      <w:r w:rsidR="00B35130">
        <w:rPr>
          <w:rFonts w:ascii="Segoe UI" w:hAnsi="Segoe UI" w:cs="Segoe UI"/>
          <w:bCs/>
          <w:lang w:val="en-US"/>
        </w:rPr>
        <w:t xml:space="preserve">.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5CC21AF1"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different 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6F2E08">
        <w:rPr>
          <w:rFonts w:ascii="Segoe UI" w:hAnsi="Segoe UI" w:cs="Segoe UI"/>
          <w:bCs/>
          <w:lang w:val="en-US"/>
        </w:rPr>
        <w:t xml:space="preserve"> 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strong significant </w:t>
      </w:r>
      <w:r w:rsidR="006F2E08">
        <w:rPr>
          <w:rFonts w:ascii="Segoe UI" w:hAnsi="Segoe UI" w:cs="Segoe UI"/>
          <w:bCs/>
          <w:lang w:val="en-US"/>
        </w:rPr>
        <w:t xml:space="preserve">increase </w:t>
      </w:r>
      <w:r w:rsidR="00411C14">
        <w:rPr>
          <w:rFonts w:ascii="Segoe UI" w:hAnsi="Segoe UI" w:cs="Segoe UI"/>
          <w:bCs/>
          <w:lang w:val="en-US"/>
        </w:rPr>
        <w:t>in</w:t>
      </w:r>
      <w:r w:rsidR="0074587B">
        <w:rPr>
          <w:rFonts w:ascii="Segoe UI" w:hAnsi="Segoe UI" w:cs="Segoe UI"/>
          <w:bCs/>
          <w:lang w:val="en-US"/>
        </w:rPr>
        <w:t xml:space="preserve"> ILCs,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ILCs, NK cells/ILC1s, and ILC2s at IL-33 day 3. 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xml:space="preserve">. In contrast, lung NK cells/ILC1s did not localize together with lymphatics but with blood endothelial cells, in peri-vascular niches.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69F818E9" w14:textId="5434191D" w:rsidR="004167EE" w:rsidRDefault="004167EE" w:rsidP="00852576">
      <w:pPr>
        <w:jc w:val="both"/>
        <w:rPr>
          <w:rFonts w:ascii="Segoe UI" w:hAnsi="Segoe UI" w:cs="Segoe UI"/>
          <w:bCs/>
          <w:lang w:val="en-US"/>
        </w:rPr>
      </w:pPr>
      <w:r>
        <w:rPr>
          <w:rFonts w:ascii="Segoe UI" w:hAnsi="Segoe UI" w:cs="Segoe UI"/>
          <w:bCs/>
          <w:lang w:val="en-US"/>
        </w:rPr>
        <w:lastRenderedPageBreak/>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7"/>
      <w:r w:rsidR="00852576">
        <w:rPr>
          <w:rFonts w:ascii="Segoe UI" w:hAnsi="Segoe UI" w:cs="Segoe UI"/>
          <w:bCs/>
          <w:lang w:val="en-US"/>
        </w:rPr>
        <w:t>Dahlgren et. al</w:t>
      </w:r>
      <w:commentRangeEnd w:id="7"/>
      <w:r w:rsidR="00852576">
        <w:rPr>
          <w:rStyle w:val="Kommentarzeichen"/>
        </w:rPr>
        <w:commentReference w:id="7"/>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8"/>
      <w:r w:rsidR="00852576">
        <w:rPr>
          <w:rFonts w:ascii="Segoe UI" w:hAnsi="Segoe UI" w:cs="Segoe UI"/>
          <w:bCs/>
          <w:lang w:val="en-US"/>
        </w:rPr>
        <w:t>ICOS regulates ILC2 homeostasis independently of T cells and B cells and is required for the proliferation and accumulation of mature ILC2s in the lungs and intestines (</w:t>
      </w:r>
      <w:proofErr w:type="spellStart"/>
      <w:r w:rsidR="00852576">
        <w:rPr>
          <w:rFonts w:ascii="Segoe UI" w:hAnsi="Segoe UI" w:cs="Segoe UI"/>
          <w:bCs/>
          <w:lang w:val="en-US"/>
        </w:rPr>
        <w:t>Paclik</w:t>
      </w:r>
      <w:proofErr w:type="spellEnd"/>
      <w:r w:rsidR="00852576">
        <w:rPr>
          <w:rFonts w:ascii="Segoe UI" w:hAnsi="Segoe UI" w:cs="Segoe UI"/>
          <w:bCs/>
          <w:lang w:val="en-US"/>
        </w:rPr>
        <w:t xml:space="preserve"> et. </w:t>
      </w:r>
      <w:proofErr w:type="gramStart"/>
      <w:r w:rsidR="00852576">
        <w:rPr>
          <w:rFonts w:ascii="Segoe UI" w:hAnsi="Segoe UI" w:cs="Segoe UI"/>
          <w:bCs/>
          <w:lang w:val="en-US"/>
        </w:rPr>
        <w:t>al</w:t>
      </w:r>
      <w:proofErr w:type="gramEnd"/>
      <w:r w:rsidR="00852576">
        <w:rPr>
          <w:rFonts w:ascii="Segoe UI" w:hAnsi="Segoe UI" w:cs="Segoe UI"/>
          <w:bCs/>
          <w:lang w:val="en-US"/>
        </w:rPr>
        <w:t xml:space="preserve">, </w:t>
      </w:r>
      <w:proofErr w:type="spellStart"/>
      <w:r w:rsidR="00852576">
        <w:rPr>
          <w:rFonts w:ascii="Segoe UI" w:hAnsi="Segoe UI" w:cs="Segoe UI"/>
          <w:bCs/>
          <w:lang w:val="en-US"/>
        </w:rPr>
        <w:t>doi</w:t>
      </w:r>
      <w:proofErr w:type="spellEnd"/>
      <w:r w:rsidR="00852576" w:rsidRPr="00900F7D">
        <w:rPr>
          <w:rFonts w:ascii="Segoe UI" w:hAnsi="Segoe UI" w:cs="Segoe UI"/>
          <w:bCs/>
          <w:lang w:val="en-US"/>
        </w:rPr>
        <w:t>: 10.1002/eji.201545635</w:t>
      </w:r>
      <w:r w:rsidR="00852576">
        <w:rPr>
          <w:rFonts w:ascii="Segoe UI" w:hAnsi="Segoe UI" w:cs="Segoe UI"/>
          <w:bCs/>
          <w:lang w:val="en-US"/>
        </w:rPr>
        <w:t xml:space="preserve">). </w:t>
      </w:r>
      <w:commentRangeEnd w:id="8"/>
      <w:r w:rsidR="00852576">
        <w:rPr>
          <w:rStyle w:val="Kommentarzeichen"/>
        </w:rPr>
        <w:commentReference w:id="8"/>
      </w:r>
      <w:commentRangeStart w:id="9"/>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852576" w:rsidRPr="005C0585">
        <w:rPr>
          <w:rFonts w:ascii="Segoe UI" w:hAnsi="Segoe UI" w:cs="Segoe UI"/>
          <w:bCs/>
          <w:lang w:val="en-US"/>
        </w:rPr>
        <w:t xml:space="preserve"> </w:t>
      </w:r>
      <w:r w:rsidR="00852576">
        <w:rPr>
          <w:rFonts w:ascii="Segoe UI" w:hAnsi="Segoe UI" w:cs="Segoe UI"/>
          <w:bCs/>
          <w:lang w:val="en-US"/>
        </w:rPr>
        <w:t>(</w:t>
      </w:r>
      <w:proofErr w:type="spellStart"/>
      <w:r w:rsidR="00852576" w:rsidRPr="003235F3">
        <w:rPr>
          <w:rFonts w:ascii="Segoe UI" w:hAnsi="Segoe UI" w:cs="Segoe UI"/>
          <w:bCs/>
          <w:highlight w:val="yellow"/>
          <w:lang w:val="en-US"/>
        </w:rPr>
        <w:t>Hrusch</w:t>
      </w:r>
      <w:proofErr w:type="spellEnd"/>
      <w:r w:rsidR="00852576" w:rsidRPr="003235F3">
        <w:rPr>
          <w:rFonts w:ascii="Segoe UI" w:hAnsi="Segoe UI" w:cs="Segoe UI"/>
          <w:bCs/>
          <w:highlight w:val="yellow"/>
          <w:lang w:val="en-US"/>
        </w:rPr>
        <w:t xml:space="preserve"> et. al, </w:t>
      </w:r>
      <w:proofErr w:type="spellStart"/>
      <w:r w:rsidR="00852576" w:rsidRPr="003235F3">
        <w:rPr>
          <w:rFonts w:ascii="Segoe UI" w:hAnsi="Segoe UI" w:cs="Segoe UI"/>
          <w:bCs/>
          <w:highlight w:val="yellow"/>
          <w:lang w:val="en-US"/>
        </w:rPr>
        <w:t>doi</w:t>
      </w:r>
      <w:proofErr w:type="spellEnd"/>
      <w:r w:rsidR="00852576" w:rsidRPr="003235F3">
        <w:rPr>
          <w:rFonts w:ascii="Segoe UI" w:hAnsi="Segoe UI" w:cs="Segoe UI"/>
          <w:bCs/>
          <w:highlight w:val="yellow"/>
          <w:lang w:val="en-US"/>
        </w:rPr>
        <w:t>: 10.1038/mi.2017.42</w:t>
      </w:r>
      <w:r w:rsidR="00852576">
        <w:rPr>
          <w:rFonts w:ascii="Segoe UI" w:hAnsi="Segoe UI" w:cs="Segoe UI"/>
          <w:bCs/>
          <w:lang w:val="en-US"/>
        </w:rPr>
        <w:t>)</w:t>
      </w:r>
      <w:commentRangeEnd w:id="9"/>
      <w:r w:rsidR="00852576">
        <w:rPr>
          <w:rStyle w:val="Kommentarzeichen"/>
        </w:rPr>
        <w:commentReference w:id="9"/>
      </w:r>
      <w:r w:rsidR="00852576">
        <w:rPr>
          <w:rFonts w:ascii="Segoe UI" w:hAnsi="Segoe UI" w:cs="Segoe UI"/>
          <w:bCs/>
          <w:lang w:val="en-US"/>
        </w:rPr>
        <w:t xml:space="preserve"> as well as intra-nasal application of IL-33 (</w:t>
      </w:r>
      <w:proofErr w:type="spellStart"/>
      <w:r w:rsidR="00852576" w:rsidRPr="005C0585">
        <w:rPr>
          <w:rFonts w:ascii="Segoe UI" w:hAnsi="Segoe UI" w:cs="Segoe UI"/>
          <w:bCs/>
          <w:highlight w:val="yellow"/>
          <w:lang w:val="en-US"/>
        </w:rPr>
        <w:t>Paclik</w:t>
      </w:r>
      <w:proofErr w:type="spellEnd"/>
      <w:r w:rsidR="00852576" w:rsidRPr="005C0585">
        <w:rPr>
          <w:rFonts w:ascii="Segoe UI" w:hAnsi="Segoe UI" w:cs="Segoe UI"/>
          <w:bCs/>
          <w:highlight w:val="yellow"/>
          <w:lang w:val="en-US"/>
        </w:rPr>
        <w:t xml:space="preserve"> et. al, </w:t>
      </w:r>
      <w:proofErr w:type="spellStart"/>
      <w:r w:rsidR="00852576" w:rsidRPr="005C0585">
        <w:rPr>
          <w:rFonts w:ascii="Segoe UI" w:hAnsi="Segoe UI" w:cs="Segoe UI"/>
          <w:bCs/>
          <w:highlight w:val="yellow"/>
          <w:lang w:val="en-US"/>
        </w:rPr>
        <w:t>doi</w:t>
      </w:r>
      <w:proofErr w:type="spellEnd"/>
      <w:r w:rsidR="00852576" w:rsidRPr="005C0585">
        <w:rPr>
          <w:rFonts w:ascii="Segoe UI" w:hAnsi="Segoe UI" w:cs="Segoe UI"/>
          <w:bCs/>
          <w:highlight w:val="yellow"/>
          <w:lang w:val="en-US"/>
        </w:rPr>
        <w:t>: 10.1002/eji.201545635</w:t>
      </w:r>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Furthermore, ILC2s accumulate together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proofErr w:type="spellStart"/>
      <w:r w:rsidR="00852576" w:rsidRPr="00056F9A">
        <w:rPr>
          <w:rFonts w:ascii="Segoe UI" w:hAnsi="Segoe UI" w:cs="Segoe UI"/>
          <w:bCs/>
          <w:highlight w:val="yellow"/>
          <w:lang w:val="en-US"/>
        </w:rPr>
        <w:t>Zaynagetdinov</w:t>
      </w:r>
      <w:proofErr w:type="spellEnd"/>
      <w:r w:rsidR="00852576" w:rsidRPr="00056F9A">
        <w:rPr>
          <w:rFonts w:ascii="Segoe UI" w:hAnsi="Segoe UI" w:cs="Segoe UI"/>
          <w:bCs/>
          <w:highlight w:val="yellow"/>
          <w:lang w:val="en-US"/>
        </w:rPr>
        <w:t xml:space="preserve"> et. al, </w:t>
      </w:r>
      <w:proofErr w:type="spellStart"/>
      <w:r w:rsidR="00852576" w:rsidRPr="00056F9A">
        <w:rPr>
          <w:rFonts w:ascii="Segoe UI" w:hAnsi="Segoe UI" w:cs="Segoe UI"/>
          <w:bCs/>
          <w:highlight w:val="yellow"/>
        </w:rPr>
        <w:t>doi</w:t>
      </w:r>
      <w:proofErr w:type="spellEnd"/>
      <w:r w:rsidR="00852576" w:rsidRPr="00056F9A">
        <w:rPr>
          <w:rFonts w:ascii="Segoe UI" w:hAnsi="Segoe UI" w:cs="Segoe UI"/>
          <w:bCs/>
          <w:highlight w:val="yellow"/>
        </w:rPr>
        <w:t>: 10.1165/rcmb.2012-0366MA</w:t>
      </w:r>
      <w:r w:rsidR="00852576" w:rsidRPr="00056F9A">
        <w:rPr>
          <w:rFonts w:ascii="Segoe UI" w:hAnsi="Segoe UI" w:cs="Segoe UI"/>
          <w:bCs/>
          <w:lang w:val="en-US"/>
        </w:rPr>
        <w:t>)</w:t>
      </w:r>
      <w:r w:rsidR="00852576">
        <w:rPr>
          <w:rFonts w:ascii="Segoe UI" w:hAnsi="Segoe UI" w:cs="Segoe UI"/>
          <w:bCs/>
          <w:lang w:val="en-US"/>
        </w:rPr>
        <w:t xml:space="preserve">. A shared niche of ILC2s and myeloid cells that our spatial co-enrichment analysis revealed suggests an interaction of ILC2s and myeloid cells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52576" w:rsidRPr="007D3EAE">
        <w:rPr>
          <w:rFonts w:ascii="Segoe UI" w:hAnsi="Segoe UI" w:cs="Segoe UI"/>
          <w:bCs/>
          <w:lang w:val="en-US"/>
        </w:rPr>
        <w:t>et.</w:t>
      </w:r>
      <w:r w:rsidR="00852576">
        <w:rPr>
          <w:rFonts w:ascii="Segoe UI" w:hAnsi="Segoe UI" w:cs="Segoe UI"/>
          <w:bCs/>
          <w:lang w:val="en-US"/>
        </w:rPr>
        <w:t> </w:t>
      </w:r>
      <w:proofErr w:type="gramStart"/>
      <w:r w:rsidR="00852576" w:rsidRPr="007D3EAE">
        <w:rPr>
          <w:rFonts w:ascii="Segoe UI" w:hAnsi="Segoe UI" w:cs="Segoe UI"/>
          <w:bCs/>
          <w:lang w:val="en-US"/>
        </w:rPr>
        <w:t>al</w:t>
      </w:r>
      <w:proofErr w:type="gramEnd"/>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 (</w:t>
      </w:r>
      <w:proofErr w:type="spellStart"/>
      <w:r w:rsidR="00852576" w:rsidRPr="004B71B7">
        <w:rPr>
          <w:rFonts w:ascii="Segoe UI" w:hAnsi="Segoe UI" w:cs="Segoe UI"/>
          <w:bCs/>
          <w:lang w:val="en-US"/>
        </w:rPr>
        <w:t>Hrusch</w:t>
      </w:r>
      <w:proofErr w:type="spellEnd"/>
      <w:r w:rsidR="00852576">
        <w:rPr>
          <w:rFonts w:ascii="Segoe UI" w:hAnsi="Segoe UI" w:cs="Segoe UI"/>
          <w:bCs/>
          <w:lang w:val="en-US"/>
        </w:rPr>
        <w:t> </w:t>
      </w:r>
      <w:r w:rsidR="00852576" w:rsidRPr="004B71B7">
        <w:rPr>
          <w:rFonts w:ascii="Segoe UI" w:hAnsi="Segoe UI" w:cs="Segoe UI"/>
          <w:bCs/>
          <w:lang w:val="en-US"/>
        </w:rPr>
        <w:t>et.</w:t>
      </w:r>
      <w:r w:rsidR="00852576">
        <w:rPr>
          <w:rFonts w:ascii="Segoe UI" w:hAnsi="Segoe UI" w:cs="Segoe UI"/>
          <w:bCs/>
          <w:lang w:val="en-US"/>
        </w:rPr>
        <w:t> </w:t>
      </w:r>
      <w:proofErr w:type="gramStart"/>
      <w:r w:rsidR="00852576" w:rsidRPr="004B71B7">
        <w:rPr>
          <w:rFonts w:ascii="Segoe UI" w:hAnsi="Segoe UI" w:cs="Segoe UI"/>
          <w:bCs/>
          <w:lang w:val="en-US"/>
        </w:rPr>
        <w:t>al</w:t>
      </w:r>
      <w:proofErr w:type="gramEnd"/>
      <w:r w:rsidR="00852576" w:rsidRPr="004B71B7">
        <w:rPr>
          <w:rFonts w:ascii="Segoe UI" w:hAnsi="Segoe UI" w:cs="Segoe UI"/>
          <w:bCs/>
          <w:lang w:val="en-US"/>
        </w:rPr>
        <w:t xml:space="preserve">, </w:t>
      </w:r>
      <w:proofErr w:type="spellStart"/>
      <w:r w:rsidR="00852576" w:rsidRPr="004B71B7">
        <w:rPr>
          <w:rFonts w:ascii="Segoe UI" w:hAnsi="Segoe UI" w:cs="Segoe UI"/>
          <w:bCs/>
          <w:lang w:val="en-US"/>
        </w:rPr>
        <w:t>doi</w:t>
      </w:r>
      <w:proofErr w:type="spellEnd"/>
      <w:r w:rsidR="00852576" w:rsidRPr="004B71B7">
        <w:rPr>
          <w:rFonts w:ascii="Segoe UI" w:hAnsi="Segoe UI" w:cs="Segoe UI"/>
          <w:bCs/>
          <w:lang w:val="en-US"/>
        </w:rPr>
        <w:t>: 10.1038/mi.2017.42</w:t>
      </w:r>
      <w:r w:rsidR="00852576">
        <w:rPr>
          <w:rFonts w:ascii="Segoe UI" w:hAnsi="Segoe UI" w:cs="Segoe UI"/>
          <w:bCs/>
          <w:lang w:val="en-US"/>
        </w:rPr>
        <w:t xml:space="preserve">). </w:t>
      </w:r>
    </w:p>
    <w:p w14:paraId="2E5D1A63" w14:textId="3D6988F2"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healthy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 xml:space="preserve">age, sex, and other environmental conditions,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xml:space="preserve"> et. al report an ILC2s frequency of </w:t>
      </w:r>
      <w:r w:rsidR="004167EE" w:rsidRPr="004167EE">
        <w:rPr>
          <w:rFonts w:ascii="Segoe UI" w:hAnsi="Segoe UI" w:cs="Segoe UI"/>
          <w:bCs/>
          <w:lang w:val="en-US"/>
        </w:rPr>
        <w:t>around 0.15 % of the immune cell compartment in murine lung (</w:t>
      </w:r>
      <w:proofErr w:type="spellStart"/>
      <w:r w:rsidR="004167EE" w:rsidRPr="00F86402">
        <w:rPr>
          <w:rFonts w:ascii="Segoe UI" w:hAnsi="Segoe UI" w:cs="Segoe UI"/>
          <w:bCs/>
          <w:highlight w:val="yellow"/>
          <w:lang w:val="en-US"/>
        </w:rPr>
        <w:t>Sadeghalvad</w:t>
      </w:r>
      <w:proofErr w:type="spellEnd"/>
      <w:r w:rsidR="004167EE" w:rsidRPr="00F86402">
        <w:rPr>
          <w:rFonts w:ascii="Segoe UI" w:hAnsi="Segoe UI" w:cs="Segoe UI"/>
          <w:bCs/>
          <w:highlight w:val="yellow"/>
          <w:lang w:val="en-US"/>
        </w:rPr>
        <w:t xml:space="preserve"> et al. 2023</w:t>
      </w:r>
      <w:r w:rsidR="00F86402" w:rsidRPr="00F86402">
        <w:rPr>
          <w:rFonts w:ascii="Segoe UI" w:hAnsi="Segoe UI" w:cs="Segoe UI"/>
          <w:bCs/>
          <w:highlight w:val="yellow"/>
          <w:lang w:val="en-US"/>
        </w:rPr>
        <w:t xml:space="preserve">, </w:t>
      </w:r>
      <w:hyperlink r:id="rId12" w:history="1">
        <w:r w:rsidR="00F86402" w:rsidRPr="00F86402">
          <w:rPr>
            <w:rStyle w:val="Hyperlink"/>
            <w:rFonts w:ascii="Segoe UI" w:hAnsi="Segoe UI" w:cs="Segoe UI"/>
            <w:bCs/>
            <w:highlight w:val="yellow"/>
          </w:rPr>
          <w:t>https://doi.org/10.3389/fimmu.2023.1198310</w:t>
        </w:r>
      </w:hyperlink>
      <w:r w:rsidR="004167EE" w:rsidRPr="004167EE">
        <w:rPr>
          <w:rFonts w:ascii="Segoe UI" w:hAnsi="Segoe UI" w:cs="Segoe UI"/>
          <w:bCs/>
          <w:lang w:val="en-US"/>
        </w:rPr>
        <w:t>)</w:t>
      </w:r>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as we knew from the preliminary data that ILCs localized close to vessel structures. </w:t>
      </w:r>
      <w:r w:rsidR="00D47635">
        <w:rPr>
          <w:rFonts w:ascii="Segoe UI" w:hAnsi="Segoe UI" w:cs="Segoe UI"/>
          <w:bCs/>
          <w:lang w:val="en-US"/>
        </w:rPr>
        <w:t xml:space="preserve">Co-enrichment analysis and visual inspection showed that ILC2s localize in cell </w:t>
      </w:r>
      <w:r w:rsidR="00D93EEB">
        <w:rPr>
          <w:rFonts w:ascii="Segoe UI" w:hAnsi="Segoe UI" w:cs="Segoe UI"/>
          <w:bCs/>
          <w:lang w:val="en-US"/>
        </w:rPr>
        <w:t xml:space="preserve">accumulations. </w:t>
      </w:r>
      <w:r>
        <w:rPr>
          <w:rFonts w:ascii="Segoe UI" w:hAnsi="Segoe UI" w:cs="Segoe UI"/>
          <w:bCs/>
          <w:lang w:val="en-US"/>
        </w:rPr>
        <w:t>An i</w:t>
      </w:r>
      <w:r w:rsidR="00D93EEB">
        <w:rPr>
          <w:rFonts w:ascii="Segoe UI" w:hAnsi="Segoe UI" w:cs="Segoe UI"/>
          <w:bCs/>
          <w:lang w:val="en-US"/>
        </w:rPr>
        <w:t xml:space="preserve">ncreased micro-anatomical frequency of ILC2s </w:t>
      </w:r>
      <w:r>
        <w:rPr>
          <w:rFonts w:ascii="Segoe UI" w:hAnsi="Segoe UI" w:cs="Segoe UI"/>
          <w:bCs/>
          <w:lang w:val="en-US"/>
        </w:rPr>
        <w:t>may</w:t>
      </w:r>
      <w:r w:rsidR="00D93EEB">
        <w:rPr>
          <w:rFonts w:ascii="Segoe UI" w:hAnsi="Segoe UI" w:cs="Segoe UI"/>
          <w:bCs/>
          <w:lang w:val="en-US"/>
        </w:rPr>
        <w:t xml:space="preserve"> 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ILC2s, lymphatics, and myeloid cells also aligns with studies describing an interplay of lung ILC2s and lymphatics, where lung ILC2s stimulate lymphatics (but not blood endothelial cells) to upregulate CCL21 (via LIF-LIFR)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the ligand of CCL21) immune cells (</w:t>
      </w:r>
      <w:r w:rsidR="00852576" w:rsidRPr="00A20477">
        <w:rPr>
          <w:rFonts w:ascii="Segoe UI" w:hAnsi="Segoe UI" w:cs="Segoe UI"/>
          <w:bCs/>
          <w:highlight w:val="yellow"/>
          <w:lang w:val="en-US"/>
        </w:rPr>
        <w:t>Gogoi et. </w:t>
      </w:r>
      <w:proofErr w:type="gramStart"/>
      <w:r w:rsidR="00852576" w:rsidRPr="00A20477">
        <w:rPr>
          <w:rFonts w:ascii="Segoe UI" w:hAnsi="Segoe UI" w:cs="Segoe UI"/>
          <w:bCs/>
          <w:highlight w:val="yellow"/>
          <w:lang w:val="en-US"/>
        </w:rPr>
        <w:t>al</w:t>
      </w:r>
      <w:proofErr w:type="gramEnd"/>
      <w:r w:rsidR="00852576" w:rsidRPr="00A20477">
        <w:rPr>
          <w:rFonts w:ascii="Segoe UI" w:hAnsi="Segoe UI" w:cs="Segoe UI"/>
          <w:bCs/>
          <w:highlight w:val="yellow"/>
          <w:lang w:val="en-US"/>
        </w:rPr>
        <w:t>, https://doi.org/10.1038/s41586-024-07746-w</w:t>
      </w:r>
      <w:r w:rsidR="00852576">
        <w:rPr>
          <w:rFonts w:ascii="Segoe UI" w:hAnsi="Segoe UI" w:cs="Segoe UI"/>
          <w:bCs/>
          <w:lang w:val="en-US"/>
        </w:rPr>
        <w:t xml:space="preserve">). </w:t>
      </w:r>
      <w:r w:rsidR="00CD1143">
        <w:rPr>
          <w:rFonts w:ascii="Segoe UI" w:hAnsi="Segoe UI" w:cs="Segoe UI"/>
          <w:bCs/>
          <w:lang w:val="en-US"/>
        </w:rPr>
        <w:t xml:space="preserve">With this, our findings support the idea of a strategic positioning of </w:t>
      </w:r>
      <w:r w:rsidR="00CD1143">
        <w:rPr>
          <w:rFonts w:ascii="Segoe UI" w:hAnsi="Segoe UI" w:cs="Segoe UI"/>
          <w:bCs/>
          <w:lang w:val="en-US"/>
        </w:rPr>
        <w:t>ILC2s</w:t>
      </w:r>
      <w:r w:rsidR="00CD1143">
        <w:rPr>
          <w:rFonts w:ascii="Segoe UI" w:hAnsi="Segoe UI" w:cs="Segoe UI"/>
          <w:bCs/>
          <w:lang w:val="en-US"/>
        </w:rPr>
        <w:t xml:space="preserve">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13E68D18" w14:textId="3011A2BC" w:rsidR="00852576" w:rsidRDefault="00852576" w:rsidP="00852576">
      <w:pPr>
        <w:jc w:val="both"/>
        <w:rPr>
          <w:rFonts w:ascii="Segoe UI" w:hAnsi="Segoe UI" w:cs="Segoe UI"/>
          <w:bCs/>
          <w:lang w:val="en-US"/>
        </w:rPr>
      </w:pPr>
      <w:r>
        <w:rPr>
          <w:rFonts w:ascii="Segoe UI" w:hAnsi="Segoe UI" w:cs="Segoe UI"/>
          <w:bCs/>
          <w:lang w:val="en-US"/>
        </w:rPr>
        <w:t>Interestingly, our findings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a potent cytokine in the fight against intracellular threats such as tumors, bacteria and viruses. </w:t>
      </w:r>
    </w:p>
    <w:p w14:paraId="111A2F79" w14:textId="77777777" w:rsidR="005E5B52" w:rsidRDefault="005E5B52" w:rsidP="00852576">
      <w:pPr>
        <w:jc w:val="both"/>
        <w:rPr>
          <w:rFonts w:ascii="Segoe UI" w:hAnsi="Segoe UI" w:cs="Segoe UI"/>
          <w:bCs/>
          <w:lang w:val="en-US"/>
        </w:rPr>
      </w:pPr>
    </w:p>
    <w:p w14:paraId="125170E9" w14:textId="6B38A411" w:rsidR="005E5B52" w:rsidRDefault="005E5B52" w:rsidP="00852576">
      <w:pPr>
        <w:jc w:val="both"/>
        <w:rPr>
          <w:rFonts w:ascii="Segoe UI" w:hAnsi="Segoe UI" w:cs="Segoe UI"/>
          <w:bCs/>
          <w:lang w:val="en-US"/>
        </w:rPr>
      </w:pPr>
      <w:r w:rsidRPr="005E5B52">
        <w:rPr>
          <w:rFonts w:ascii="Segoe UI" w:hAnsi="Segoe UI" w:cs="Segoe UI"/>
          <w:bCs/>
          <w:highlight w:val="cyan"/>
          <w:lang w:val="en-US"/>
        </w:rPr>
        <w:lastRenderedPageBreak/>
        <w:t xml:space="preserve">Lung NK cells and ILC1s have </w:t>
      </w:r>
      <w:proofErr w:type="gramStart"/>
      <w:r w:rsidRPr="005E5B52">
        <w:rPr>
          <w:rFonts w:ascii="Segoe UI" w:hAnsi="Segoe UI" w:cs="Segoe UI"/>
          <w:bCs/>
          <w:highlight w:val="cyan"/>
          <w:lang w:val="en-US"/>
        </w:rPr>
        <w:t>both,</w:t>
      </w:r>
      <w:proofErr w:type="gramEnd"/>
      <w:r w:rsidRPr="005E5B52">
        <w:rPr>
          <w:rFonts w:ascii="Segoe UI" w:hAnsi="Segoe UI" w:cs="Segoe UI"/>
          <w:bCs/>
          <w:highlight w:val="cyan"/>
          <w:lang w:val="en-US"/>
        </w:rPr>
        <w:t xml:space="preserve"> immunomodulatory functions and pathological roles (Hsu et al. 2021). In humans, a switch from ILC2s to an </w:t>
      </w:r>
      <w:proofErr w:type="gramStart"/>
      <w:r w:rsidRPr="005E5B52">
        <w:rPr>
          <w:rFonts w:ascii="Segoe UI" w:hAnsi="Segoe UI" w:cs="Segoe UI"/>
          <w:bCs/>
          <w:highlight w:val="cyan"/>
          <w:lang w:val="en-US"/>
        </w:rPr>
        <w:t>IFN-γ-producing</w:t>
      </w:r>
      <w:proofErr w:type="gramEnd"/>
      <w:r w:rsidRPr="005E5B52">
        <w:rPr>
          <w:rFonts w:ascii="Segoe UI" w:hAnsi="Segoe UI" w:cs="Segoe UI"/>
          <w:bCs/>
          <w:highlight w:val="cyan"/>
          <w:lang w:val="en-US"/>
        </w:rPr>
        <w:t xml:space="preserve"> ILC1 phenotype is regulated by IL-12 and IL-18 during viral infection and is also associated with chronic obstructive lung disease (COPD) (Silver et al. 2016; Bal et al. 2016).</w:t>
      </w:r>
    </w:p>
    <w:p w14:paraId="0EBF8499" w14:textId="4063BDB1" w:rsidR="00852576" w:rsidRDefault="00FC4625" w:rsidP="00852576">
      <w:pPr>
        <w:jc w:val="both"/>
        <w:rPr>
          <w:rFonts w:ascii="Segoe UI" w:hAnsi="Segoe UI" w:cs="Segoe UI"/>
          <w:bCs/>
          <w:lang w:val="en-US"/>
        </w:rPr>
      </w:pPr>
      <w:commentRangeStart w:id="10"/>
      <w:r>
        <w:rPr>
          <w:rFonts w:ascii="Segoe UI" w:hAnsi="Segoe UI" w:cs="Segoe UI"/>
          <w:bCs/>
          <w:lang w:val="en-US"/>
        </w:rPr>
        <w:t xml:space="preserve">IL-33 and </w:t>
      </w:r>
      <w:proofErr w:type="spellStart"/>
      <w:r>
        <w:rPr>
          <w:rFonts w:ascii="Segoe UI" w:hAnsi="Segoe UI" w:cs="Segoe UI"/>
          <w:bCs/>
          <w:lang w:val="en-US"/>
        </w:rPr>
        <w:t>IFNγ</w:t>
      </w:r>
      <w:proofErr w:type="spellEnd"/>
      <w:r>
        <w:rPr>
          <w:rFonts w:ascii="Segoe UI" w:hAnsi="Segoe UI" w:cs="Segoe UI"/>
          <w:bCs/>
          <w:lang w:val="en-US"/>
        </w:rPr>
        <w:t xml:space="preserve"> (</w:t>
      </w:r>
      <w:proofErr w:type="spellStart"/>
      <w:r w:rsidRPr="00F86402">
        <w:rPr>
          <w:rFonts w:ascii="Segoe UI" w:hAnsi="Segoe UI" w:cs="Segoe UI"/>
          <w:bCs/>
          <w:highlight w:val="yellow"/>
          <w:lang w:val="en-US"/>
        </w:rPr>
        <w:t>Molofsky</w:t>
      </w:r>
      <w:proofErr w:type="spellEnd"/>
      <w:r w:rsidRPr="00F86402">
        <w:rPr>
          <w:rFonts w:ascii="Segoe UI" w:hAnsi="Segoe UI" w:cs="Segoe UI"/>
          <w:bCs/>
          <w:highlight w:val="yellow"/>
          <w:lang w:val="en-US"/>
        </w:rPr>
        <w:t xml:space="preserve"> et. al,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r w:rsidRPr="00F86402">
        <w:rPr>
          <w:rFonts w:ascii="Segoe UI" w:hAnsi="Segoe UI" w:cs="Segoe UI"/>
          <w:bCs/>
          <w:highlight w:val="yellow"/>
          <w:lang w:val="en-US"/>
        </w:rPr>
        <w:t>https://doi.org/10.1016/j.immuni.2015.05.019</w:t>
      </w:r>
      <w:r>
        <w:rPr>
          <w:rFonts w:ascii="Segoe UI" w:hAnsi="Segoe UI" w:cs="Segoe UI"/>
          <w:bCs/>
          <w:lang w:val="en-US"/>
        </w:rPr>
        <w:t xml:space="preserve">) </w:t>
      </w:r>
      <w:commentRangeEnd w:id="10"/>
      <w:r>
        <w:rPr>
          <w:rStyle w:val="Kommentarzeichen"/>
        </w:rPr>
        <w:commentReference w:id="10"/>
      </w:r>
    </w:p>
    <w:p w14:paraId="37A4BC02" w14:textId="42728FC1" w:rsidR="00852576" w:rsidRDefault="00143801" w:rsidP="00852576">
      <w:pPr>
        <w:jc w:val="both"/>
        <w:rPr>
          <w:rFonts w:ascii="Segoe UI" w:hAnsi="Segoe UI" w:cs="Segoe UI"/>
          <w:bCs/>
          <w:lang w:val="en-US"/>
        </w:rPr>
      </w:pPr>
      <w:r>
        <w:rPr>
          <w:rFonts w:ascii="Segoe UI" w:hAnsi="Segoe UI" w:cs="Segoe UI"/>
          <w:bCs/>
          <w:lang w:val="en-US"/>
        </w:rPr>
        <w:t>Spatially distinct tissue niches of ILC2s and NK cells/ILC1s may represent a n</w:t>
      </w:r>
      <w:r w:rsidR="005301D0">
        <w:rPr>
          <w:rFonts w:ascii="Segoe UI" w:hAnsi="Segoe UI" w:cs="Segoe UI"/>
          <w:bCs/>
          <w:lang w:val="en-US"/>
        </w:rPr>
        <w:t>atural safety mechanism to avoid negative unwanted interaction</w:t>
      </w:r>
      <w:r>
        <w:rPr>
          <w:rFonts w:ascii="Segoe UI" w:hAnsi="Segoe UI" w:cs="Segoe UI"/>
          <w:bCs/>
          <w:lang w:val="en-US"/>
        </w:rPr>
        <w:t xml:space="preserve">s and with </w:t>
      </w:r>
      <w:r w:rsidR="003235F3">
        <w:rPr>
          <w:rFonts w:ascii="Segoe UI" w:hAnsi="Segoe UI" w:cs="Segoe UI"/>
          <w:bCs/>
          <w:lang w:val="en-US"/>
        </w:rPr>
        <w:t>these potential negative effects</w:t>
      </w:r>
      <w:r w:rsidR="005301D0">
        <w:rPr>
          <w:rFonts w:ascii="Segoe UI" w:hAnsi="Segoe UI" w:cs="Segoe UI"/>
          <w:bCs/>
          <w:lang w:val="en-US"/>
        </w:rPr>
        <w:t xml:space="preserve"> </w:t>
      </w:r>
      <w:r>
        <w:rPr>
          <w:rFonts w:ascii="Segoe UI" w:hAnsi="Segoe UI" w:cs="Segoe UI"/>
          <w:bCs/>
          <w:lang w:val="en-US"/>
        </w:rPr>
        <w:t>as well as</w:t>
      </w:r>
      <w:r w:rsidR="005301D0">
        <w:rPr>
          <w:rFonts w:ascii="Segoe UI" w:hAnsi="Segoe UI" w:cs="Segoe UI"/>
          <w:bCs/>
          <w:lang w:val="en-US"/>
        </w:rPr>
        <w:t xml:space="preserve"> perturbations during homeostasis. </w:t>
      </w:r>
      <w:r w:rsidR="00852576">
        <w:rPr>
          <w:rFonts w:ascii="Segoe UI" w:hAnsi="Segoe UI" w:cs="Segoe UI"/>
          <w:bCs/>
          <w:lang w:val="en-US"/>
        </w:rPr>
        <w:t xml:space="preserve">  </w:t>
      </w:r>
    </w:p>
    <w:p w14:paraId="45CD63F4" w14:textId="648A9830" w:rsidR="00852576" w:rsidRPr="00096AC6" w:rsidRDefault="00852576" w:rsidP="00852576">
      <w:pPr>
        <w:jc w:val="both"/>
        <w:rPr>
          <w:rFonts w:ascii="Segoe UI" w:hAnsi="Segoe UI" w:cs="Segoe UI"/>
          <w:bCs/>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et. al (</w:t>
      </w:r>
      <w:r w:rsidRPr="00455C52">
        <w:rPr>
          <w:rFonts w:ascii="Segoe UI" w:hAnsi="Segoe UI" w:cs="Segoe UI"/>
          <w:bCs/>
          <w:highlight w:val="yellow"/>
          <w:lang w:val="en-US"/>
        </w:rPr>
        <w:t xml:space="preserve">Pascual-Reguant et. al, </w:t>
      </w:r>
      <w:proofErr w:type="spellStart"/>
      <w:r w:rsidRPr="00455C52">
        <w:rPr>
          <w:rFonts w:ascii="Segoe UI" w:hAnsi="Segoe UI" w:cs="Segoe UI"/>
          <w:bCs/>
          <w:highlight w:val="yellow"/>
          <w:lang w:val="en-US"/>
        </w:rPr>
        <w:t>doi</w:t>
      </w:r>
      <w:proofErr w:type="spellEnd"/>
      <w:r w:rsidRPr="00455C52">
        <w:rPr>
          <w:rFonts w:ascii="Segoe UI" w:hAnsi="Segoe UI" w:cs="Segoe UI"/>
          <w:bCs/>
          <w:highlight w:val="yellow"/>
          <w:lang w:val="en-US"/>
        </w:rPr>
        <w:t xml:space="preserve">: </w:t>
      </w:r>
      <w:r w:rsidRPr="00455C52">
        <w:rPr>
          <w:rFonts w:ascii="Segoe UI" w:hAnsi="Segoe UI" w:cs="Segoe UI"/>
          <w:bCs/>
          <w:highlight w:val="yellow"/>
        </w:rPr>
        <w:t>https://doi.org/10.1038/s41467-021-21994-8</w:t>
      </w:r>
      <w:r>
        <w:rPr>
          <w:rFonts w:ascii="Segoe UI" w:hAnsi="Segoe UI" w:cs="Segoe UI"/>
          <w:bCs/>
          <w:lang w:val="en-US"/>
        </w:rPr>
        <w:t>). We acquired data of murine lung and SI from the same mice in order 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 xml:space="preserve">that has been described for </w:t>
      </w:r>
      <w:r>
        <w:rPr>
          <w:rFonts w:ascii="Segoe UI" w:hAnsi="Segoe UI" w:cs="Segoe UI"/>
          <w:bCs/>
          <w:lang w:val="en-US"/>
        </w:rPr>
        <w:t>IL-33</w:t>
      </w:r>
      <w:r w:rsidR="00C339F8">
        <w:rPr>
          <w:rFonts w:ascii="Segoe UI" w:hAnsi="Segoe UI" w:cs="Segoe UI"/>
          <w:bCs/>
          <w:lang w:val="en-US"/>
        </w:rPr>
        <w:t xml:space="preserve"> </w:t>
      </w:r>
      <w:proofErr w:type="gramStart"/>
      <w:r w:rsidR="00C339F8">
        <w:rPr>
          <w:rFonts w:ascii="Segoe UI" w:hAnsi="Segoe UI" w:cs="Segoe UI"/>
          <w:bCs/>
          <w:lang w:val="en-US"/>
        </w:rPr>
        <w:t xml:space="preserve">application </w:t>
      </w:r>
      <w:r>
        <w:rPr>
          <w:rFonts w:ascii="Segoe UI" w:hAnsi="Segoe UI" w:cs="Segoe UI"/>
          <w:bCs/>
          <w:lang w:val="en-US"/>
        </w:rPr>
        <w:t>.</w:t>
      </w:r>
      <w:proofErr w:type="gramEnd"/>
      <w:r>
        <w:rPr>
          <w:rFonts w:ascii="Segoe UI" w:hAnsi="Segoe UI" w:cs="Segoe UI"/>
          <w:bCs/>
          <w:lang w:val="en-US"/>
        </w:rPr>
        <w:t xml:space="preserve"> </w:t>
      </w:r>
    </w:p>
    <w:p w14:paraId="73806F90" w14:textId="7419C6BF" w:rsidR="00852576" w:rsidRDefault="004B5ED0" w:rsidP="00852576">
      <w:pPr>
        <w:jc w:val="both"/>
        <w:rPr>
          <w:rFonts w:ascii="Segoe UI" w:hAnsi="Segoe UI" w:cs="Segoe UI"/>
          <w:bCs/>
          <w:lang w:val="en-US"/>
        </w:rPr>
      </w:pPr>
      <w:r>
        <w:rPr>
          <w:rFonts w:ascii="Segoe UI" w:hAnsi="Segoe UI" w:cs="Segoe UI"/>
          <w:bCs/>
          <w:lang w:val="en-US"/>
        </w:rPr>
        <w:t xml:space="preserve">We were able to resolve two clusters of ILC subtypes. The mixed cluster of </w:t>
      </w:r>
      <w:r>
        <w:rPr>
          <w:rFonts w:ascii="Segoe UI" w:hAnsi="Segoe UI" w:cs="Segoe UI"/>
          <w:bCs/>
          <w:lang w:val="en-US"/>
        </w:rPr>
        <w:t>NK cells/ILC1s/ILC3s</w:t>
      </w:r>
      <w:r>
        <w:rPr>
          <w:rFonts w:ascii="Segoe UI" w:hAnsi="Segoe UI" w:cs="Segoe UI"/>
          <w:bCs/>
          <w:lang w:val="en-US"/>
        </w:rPr>
        <w:t xml:space="preserve"> could probably not be separated into NK cells, ILC1s and ILC3s due to the exclusion of TBET from the analysis panel, which represents the signature transcription factor of ILC1s. Additionally, NK cells, ILC1s, and ILC3s share a lot of markers, such as NKp46 (</w:t>
      </w:r>
      <w:r w:rsidRPr="00F86402">
        <w:rPr>
          <w:rFonts w:ascii="Segoe UI" w:hAnsi="Segoe UI" w:cs="Segoe UI"/>
          <w:bCs/>
          <w:highlight w:val="yellow"/>
          <w:lang w:val="en-US"/>
        </w:rPr>
        <w:t xml:space="preserve">Luci et. </w:t>
      </w:r>
      <w:proofErr w:type="gramStart"/>
      <w:r w:rsidRPr="00F86402">
        <w:rPr>
          <w:rFonts w:ascii="Segoe UI" w:hAnsi="Segoe UI" w:cs="Segoe UI"/>
          <w:bCs/>
          <w:highlight w:val="yellow"/>
          <w:lang w:val="en-US"/>
        </w:rPr>
        <w:t>al</w:t>
      </w:r>
      <w:proofErr w:type="gramEnd"/>
      <w:r w:rsidRPr="00F86402">
        <w:rPr>
          <w:rFonts w:ascii="Segoe UI" w:hAnsi="Segoe UI" w:cs="Segoe UI"/>
          <w:bCs/>
          <w:highlight w:val="yellow"/>
          <w:lang w:val="en-US"/>
        </w:rPr>
        <w:t xml:space="preserve">, </w:t>
      </w:r>
      <w:proofErr w:type="spellStart"/>
      <w:r w:rsidRPr="00F86402">
        <w:rPr>
          <w:rFonts w:ascii="Segoe UI" w:hAnsi="Segoe UI" w:cs="Segoe UI"/>
          <w:bCs/>
          <w:highlight w:val="yellow"/>
        </w:rPr>
        <w:t>doi</w:t>
      </w:r>
      <w:proofErr w:type="spellEnd"/>
      <w:r w:rsidRPr="00F86402">
        <w:rPr>
          <w:rFonts w:ascii="Segoe UI" w:hAnsi="Segoe UI" w:cs="Segoe UI"/>
          <w:bCs/>
          <w:highlight w:val="yellow"/>
        </w:rPr>
        <w:t>: 10.1038/ni.1681</w:t>
      </w:r>
      <w:r w:rsidRPr="00F86402">
        <w:rPr>
          <w:rFonts w:ascii="Segoe UI" w:hAnsi="Segoe UI" w:cs="Segoe UI"/>
          <w:bCs/>
          <w:highlight w:val="yellow"/>
          <w:lang w:val="en-US"/>
        </w:rPr>
        <w:t>)</w:t>
      </w:r>
      <w:r>
        <w:rPr>
          <w:rFonts w:ascii="Segoe UI" w:hAnsi="Segoe UI" w:cs="Segoe UI"/>
          <w:bCs/>
          <w:lang w:val="en-US"/>
        </w:rPr>
        <w:t xml:space="preserve"> and have overlapping marker profiles</w:t>
      </w:r>
      <w:r w:rsidR="00A55A98">
        <w:rPr>
          <w:rFonts w:ascii="Segoe UI" w:hAnsi="Segoe UI" w:cs="Segoe UI"/>
          <w:bCs/>
          <w:lang w:val="en-US"/>
        </w:rPr>
        <w:t xml:space="preserve"> that are highly </w:t>
      </w:r>
      <w:proofErr w:type="gramStart"/>
      <w:r w:rsidR="00A55A98">
        <w:rPr>
          <w:rFonts w:ascii="Segoe UI" w:hAnsi="Segoe UI" w:cs="Segoe UI"/>
          <w:bCs/>
          <w:lang w:val="en-US"/>
        </w:rPr>
        <w:t>depending</w:t>
      </w:r>
      <w:proofErr w:type="gramEnd"/>
      <w:r w:rsidR="00A55A98">
        <w:rPr>
          <w:rFonts w:ascii="Segoe UI" w:hAnsi="Segoe UI" w:cs="Segoe UI"/>
          <w:bCs/>
          <w:lang w:val="en-US"/>
        </w:rPr>
        <w:t xml:space="preserve"> on tissue, organ and environmental factors</w:t>
      </w:r>
      <w:r w:rsidR="00C573CE">
        <w:rPr>
          <w:rFonts w:ascii="Segoe UI" w:hAnsi="Segoe UI" w:cs="Segoe UI"/>
          <w:bCs/>
          <w:lang w:val="en-US"/>
        </w:rPr>
        <w:t xml:space="preserve"> (</w:t>
      </w:r>
      <w:r w:rsidR="00A55A98" w:rsidRPr="00A55A98">
        <w:rPr>
          <w:rFonts w:ascii="Segoe UI" w:hAnsi="Segoe UI" w:cs="Segoe UI"/>
          <w:bCs/>
          <w:highlight w:val="yellow"/>
          <w:lang w:val="en-US"/>
        </w:rPr>
        <w:t xml:space="preserve">Meininger et. </w:t>
      </w:r>
      <w:proofErr w:type="gramStart"/>
      <w:r w:rsidR="00A55A98" w:rsidRPr="00A55A98">
        <w:rPr>
          <w:rFonts w:ascii="Segoe UI" w:hAnsi="Segoe UI" w:cs="Segoe UI"/>
          <w:bCs/>
          <w:highlight w:val="yellow"/>
          <w:lang w:val="en-US"/>
        </w:rPr>
        <w:t>al</w:t>
      </w:r>
      <w:proofErr w:type="gramEnd"/>
      <w:r w:rsidR="00A55A98" w:rsidRPr="00A55A98">
        <w:rPr>
          <w:rFonts w:ascii="Segoe UI" w:hAnsi="Segoe UI" w:cs="Segoe UI"/>
          <w:bCs/>
          <w:highlight w:val="yellow"/>
          <w:lang w:val="en-US"/>
        </w:rPr>
        <w:t xml:space="preserve">, </w:t>
      </w:r>
      <w:proofErr w:type="spellStart"/>
      <w:r w:rsidR="00A55A98" w:rsidRPr="00A55A98">
        <w:rPr>
          <w:rFonts w:ascii="Segoe UI" w:hAnsi="Segoe UI" w:cs="Segoe UI"/>
          <w:bCs/>
          <w:highlight w:val="yellow"/>
        </w:rPr>
        <w:t>doi</w:t>
      </w:r>
      <w:proofErr w:type="spellEnd"/>
      <w:r w:rsidR="00A55A98" w:rsidRPr="00A55A98">
        <w:rPr>
          <w:rFonts w:ascii="Segoe UI" w:hAnsi="Segoe UI" w:cs="Segoe UI"/>
          <w:bCs/>
          <w:highlight w:val="yellow"/>
        </w:rPr>
        <w:t>: 10.1016/j.it.2020.08.009</w:t>
      </w:r>
      <w:r w:rsidR="00A55A98" w:rsidRPr="00A55A98">
        <w:rPr>
          <w:rFonts w:ascii="Segoe UI" w:hAnsi="Segoe UI" w:cs="Segoe UI"/>
          <w:bCs/>
          <w:highlight w:val="yellow"/>
        </w:rPr>
        <w:t>;</w:t>
      </w:r>
      <w:r w:rsidR="00A55A98">
        <w:rPr>
          <w:rFonts w:ascii="Segoe UI" w:hAnsi="Segoe UI" w:cs="Segoe UI"/>
          <w:bCs/>
        </w:rPr>
        <w:t xml:space="preserve"> </w:t>
      </w:r>
      <w:r w:rsidR="00C573CE" w:rsidRPr="00C573CE">
        <w:rPr>
          <w:rFonts w:ascii="Segoe UI" w:hAnsi="Segoe UI" w:cs="Segoe UI"/>
          <w:bCs/>
          <w:highlight w:val="yellow"/>
          <w:lang w:val="en-US"/>
        </w:rPr>
        <w:t xml:space="preserve">Robinette et al, </w:t>
      </w:r>
      <w:proofErr w:type="spellStart"/>
      <w:r w:rsidR="00C573CE" w:rsidRPr="00C573CE">
        <w:rPr>
          <w:rFonts w:ascii="Segoe UI" w:hAnsi="Segoe UI" w:cs="Segoe UI"/>
          <w:bCs/>
          <w:highlight w:val="yellow"/>
          <w:lang w:val="en-US"/>
        </w:rPr>
        <w:t>doi</w:t>
      </w:r>
      <w:proofErr w:type="spellEnd"/>
      <w:r w:rsidR="00C573CE" w:rsidRPr="00C573CE">
        <w:rPr>
          <w:rFonts w:ascii="Segoe UI" w:hAnsi="Segoe UI" w:cs="Segoe UI"/>
          <w:bCs/>
          <w:highlight w:val="yellow"/>
          <w:lang w:val="en-US"/>
        </w:rPr>
        <w:t>: 10.1038/ni.3094</w:t>
      </w:r>
      <w:r w:rsidR="00C573CE">
        <w:rPr>
          <w:rFonts w:ascii="Segoe UI" w:hAnsi="Segoe UI" w:cs="Segoe UI"/>
          <w:bCs/>
          <w:lang w:val="en-US"/>
        </w:rPr>
        <w:t>)</w:t>
      </w:r>
      <w:r>
        <w:rPr>
          <w:rFonts w:ascii="Segoe UI" w:hAnsi="Segoe UI" w:cs="Segoe UI"/>
          <w:bCs/>
          <w:lang w:val="en-US"/>
        </w:rPr>
        <w:t xml:space="preserve">. </w:t>
      </w:r>
      <w:r w:rsidR="008312E7">
        <w:rPr>
          <w:rFonts w:ascii="Segoe UI" w:hAnsi="Segoe UI" w:cs="Segoe UI"/>
          <w:bCs/>
          <w:lang w:val="en-US"/>
        </w:rPr>
        <w:t xml:space="preserve">Furthermore, ILCs are known for their high degree of plasticity, </w:t>
      </w:r>
      <w:r w:rsidR="0005327E">
        <w:rPr>
          <w:rFonts w:ascii="Segoe UI" w:hAnsi="Segoe UI" w:cs="Segoe UI"/>
          <w:bCs/>
          <w:lang w:val="en-US"/>
        </w:rPr>
        <w:t>with various examples of ILC1-to-ILC3 conversion and vice versa in various organs and in inflammatory contexts</w:t>
      </w:r>
      <w:r w:rsidR="00326483">
        <w:rPr>
          <w:rFonts w:ascii="Segoe UI" w:hAnsi="Segoe UI" w:cs="Segoe UI"/>
          <w:bCs/>
          <w:lang w:val="en-US"/>
        </w:rPr>
        <w:t xml:space="preserve"> </w:t>
      </w:r>
      <w:r w:rsidR="0035374C">
        <w:rPr>
          <w:rFonts w:ascii="Segoe UI" w:hAnsi="Segoe UI" w:cs="Segoe UI"/>
          <w:bCs/>
          <w:lang w:val="en-US"/>
        </w:rPr>
        <w:t>(</w:t>
      </w:r>
      <w:r w:rsidR="0035374C" w:rsidRPr="00F86402">
        <w:rPr>
          <w:rFonts w:ascii="Segoe UI" w:hAnsi="Segoe UI" w:cs="Segoe UI"/>
          <w:bCs/>
          <w:highlight w:val="yellow"/>
          <w:lang w:val="en-US"/>
        </w:rPr>
        <w:t xml:space="preserve">Diefenbach et. al, </w:t>
      </w:r>
      <w:proofErr w:type="spellStart"/>
      <w:r w:rsidR="0035374C" w:rsidRPr="00F86402">
        <w:rPr>
          <w:rFonts w:ascii="Segoe UI" w:hAnsi="Segoe UI" w:cs="Segoe UI"/>
          <w:bCs/>
          <w:highlight w:val="yellow"/>
        </w:rPr>
        <w:t>doi</w:t>
      </w:r>
      <w:proofErr w:type="spellEnd"/>
      <w:r w:rsidR="0035374C" w:rsidRPr="00F86402">
        <w:rPr>
          <w:rFonts w:ascii="Segoe UI" w:hAnsi="Segoe UI" w:cs="Segoe UI"/>
          <w:bCs/>
          <w:highlight w:val="yellow"/>
        </w:rPr>
        <w:t>: 10.1016/j.immuni.2014.09.005</w:t>
      </w:r>
      <w:r w:rsidR="0035374C" w:rsidRPr="00F86402">
        <w:rPr>
          <w:rFonts w:ascii="Segoe UI" w:hAnsi="Segoe UI" w:cs="Segoe UI"/>
          <w:bCs/>
          <w:highlight w:val="yellow"/>
        </w:rPr>
        <w:t xml:space="preserve">; </w:t>
      </w:r>
      <w:proofErr w:type="spellStart"/>
      <w:r w:rsidR="0035374C" w:rsidRPr="00F86402">
        <w:rPr>
          <w:rFonts w:ascii="Segoe UI" w:hAnsi="Segoe UI" w:cs="Segoe UI"/>
          <w:bCs/>
          <w:highlight w:val="yellow"/>
        </w:rPr>
        <w:t>Bernink</w:t>
      </w:r>
      <w:proofErr w:type="spellEnd"/>
      <w:r w:rsidR="0035374C" w:rsidRPr="00F86402">
        <w:rPr>
          <w:rFonts w:ascii="Segoe UI" w:hAnsi="Segoe UI" w:cs="Segoe UI"/>
          <w:bCs/>
          <w:highlight w:val="yellow"/>
        </w:rPr>
        <w:t xml:space="preserve"> et. Al, </w:t>
      </w:r>
      <w:proofErr w:type="spellStart"/>
      <w:r w:rsidR="0035374C" w:rsidRPr="00F86402">
        <w:rPr>
          <w:rFonts w:ascii="Segoe UI" w:hAnsi="Segoe UI" w:cs="Segoe UI"/>
          <w:bCs/>
          <w:highlight w:val="yellow"/>
        </w:rPr>
        <w:t>doi</w:t>
      </w:r>
      <w:proofErr w:type="spellEnd"/>
      <w:r w:rsidR="0035374C" w:rsidRPr="00F86402">
        <w:rPr>
          <w:rFonts w:ascii="Segoe UI" w:hAnsi="Segoe UI" w:cs="Segoe UI"/>
          <w:bCs/>
          <w:highlight w:val="yellow"/>
        </w:rPr>
        <w:t>: 10.1016/j.immuni.2015.06.019</w:t>
      </w:r>
      <w:r w:rsidR="0035374C" w:rsidRPr="00F86402">
        <w:rPr>
          <w:rFonts w:ascii="Segoe UI" w:hAnsi="Segoe UI" w:cs="Segoe UI"/>
          <w:bCs/>
          <w:highlight w:val="yellow"/>
        </w:rPr>
        <w:t xml:space="preserve">; Klose et. Al, </w:t>
      </w:r>
      <w:proofErr w:type="spellStart"/>
      <w:r w:rsidR="0035374C" w:rsidRPr="00F86402">
        <w:rPr>
          <w:rFonts w:ascii="Segoe UI" w:hAnsi="Segoe UI" w:cs="Segoe UI"/>
          <w:bCs/>
          <w:highlight w:val="yellow"/>
        </w:rPr>
        <w:t>doi</w:t>
      </w:r>
      <w:proofErr w:type="spellEnd"/>
      <w:r w:rsidR="0035374C" w:rsidRPr="00F86402">
        <w:rPr>
          <w:rFonts w:ascii="Segoe UI" w:hAnsi="Segoe UI" w:cs="Segoe UI"/>
          <w:bCs/>
          <w:highlight w:val="yellow"/>
        </w:rPr>
        <w:t>: 10.1038/nature11813</w:t>
      </w:r>
      <w:r w:rsidR="0035374C">
        <w:rPr>
          <w:rFonts w:ascii="Segoe UI" w:hAnsi="Segoe UI" w:cs="Segoe UI"/>
          <w:bCs/>
          <w:lang w:val="en-US"/>
        </w:rPr>
        <w:t>)</w:t>
      </w:r>
      <w:r w:rsidR="0005327E">
        <w:rPr>
          <w:rFonts w:ascii="Segoe UI" w:hAnsi="Segoe UI" w:cs="Segoe UI"/>
          <w:bCs/>
          <w:lang w:val="en-US"/>
        </w:rPr>
        <w:t xml:space="preserve">. </w:t>
      </w:r>
    </w:p>
    <w:p w14:paraId="2144E50B" w14:textId="77777777" w:rsidR="00852576" w:rsidRDefault="00852576" w:rsidP="00852576">
      <w:pPr>
        <w:jc w:val="both"/>
        <w:rPr>
          <w:rFonts w:ascii="Segoe UI" w:hAnsi="Segoe UI" w:cs="Segoe UI"/>
          <w:bCs/>
          <w:lang w:val="en-US"/>
        </w:rPr>
      </w:pPr>
      <w:commentRangeStart w:id="11"/>
      <w:r>
        <w:rPr>
          <w:rFonts w:ascii="Segoe UI" w:hAnsi="Segoe UI" w:cs="Segoe UI"/>
          <w:bCs/>
          <w:lang w:val="en-US"/>
        </w:rPr>
        <w:t>ILC2s in the GI Dahlgren et. al</w:t>
      </w:r>
      <w:commentRangeEnd w:id="11"/>
      <w:r>
        <w:rPr>
          <w:rStyle w:val="Kommentarzeichen"/>
        </w:rPr>
        <w:commentReference w:id="11"/>
      </w:r>
    </w:p>
    <w:p w14:paraId="097E09A1" w14:textId="77777777" w:rsidR="00852576" w:rsidRPr="00BF7639" w:rsidRDefault="00852576" w:rsidP="0036111A">
      <w:pPr>
        <w:jc w:val="both"/>
        <w:rPr>
          <w:rFonts w:ascii="Segoe UI" w:hAnsi="Segoe UI" w:cs="Segoe UI"/>
          <w:bCs/>
          <w:lang w:val="en-US"/>
        </w:rPr>
      </w:pPr>
    </w:p>
    <w:p w14:paraId="45206A73" w14:textId="0FBE86D7" w:rsidR="008709BF" w:rsidRPr="003B4C23" w:rsidRDefault="0036111A" w:rsidP="008709BF">
      <w:pPr>
        <w:jc w:val="both"/>
        <w:rPr>
          <w:rFonts w:ascii="Segoe UI" w:hAnsi="Segoe UI" w:cs="Segoe UI"/>
          <w:b/>
          <w:bCs/>
          <w:lang w:val="en-US"/>
        </w:rPr>
      </w:pPr>
      <w:r w:rsidRPr="0036111A">
        <w:rPr>
          <w:rFonts w:ascii="Segoe UI" w:hAnsi="Segoe UI" w:cs="Segoe UI"/>
          <w:b/>
          <w:bCs/>
          <w:lang w:val="en-US"/>
        </w:rPr>
        <w:t xml:space="preserve">    4. Addressing limitations</w:t>
      </w:r>
      <w:r w:rsidR="008709BF">
        <w:rPr>
          <w:rFonts w:ascii="Segoe UI" w:hAnsi="Segoe UI" w:cs="Segoe UI"/>
          <w:b/>
          <w:bCs/>
          <w:lang w:val="en-US"/>
        </w:rPr>
        <w:t xml:space="preserve"> </w:t>
      </w:r>
      <w:r w:rsidRPr="0036111A">
        <w:rPr>
          <w:rFonts w:ascii="Segoe UI" w:hAnsi="Segoe UI" w:cs="Segoe UI"/>
          <w:b/>
          <w:bCs/>
          <w:lang w:val="en-US"/>
        </w:rPr>
        <w:t>—</w:t>
      </w:r>
      <w:r w:rsidR="008709BF">
        <w:rPr>
          <w:rFonts w:ascii="Segoe UI" w:hAnsi="Segoe UI" w:cs="Segoe UI"/>
          <w:b/>
          <w:bCs/>
          <w:lang w:val="en-US"/>
        </w:rPr>
        <w:t xml:space="preserve"> </w:t>
      </w:r>
      <w:r w:rsidRPr="0036111A">
        <w:rPr>
          <w:rFonts w:ascii="Segoe UI" w:hAnsi="Segoe UI" w:cs="Segoe UI"/>
          <w:b/>
          <w:bCs/>
          <w:lang w:val="en-US"/>
        </w:rPr>
        <w:t>their potential impact on the results</w:t>
      </w:r>
      <w:r w:rsidR="008709BF" w:rsidRPr="003B4C23">
        <w:rPr>
          <w:rFonts w:ascii="Segoe UI" w:hAnsi="Segoe UI" w:cs="Segoe UI"/>
          <w:b/>
          <w:bCs/>
          <w:lang w:val="en-US"/>
        </w:rPr>
        <w:t xml:space="preserve"> (maximum 250 words)</w:t>
      </w:r>
    </w:p>
    <w:p w14:paraId="5176FF15" w14:textId="18D3761E" w:rsidR="008709BF" w:rsidRPr="0036111A" w:rsidRDefault="008709BF" w:rsidP="0036111A">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w:t>
      </w:r>
      <w:r w:rsidR="007C17A8">
        <w:rPr>
          <w:rFonts w:ascii="Segoe UI" w:hAnsi="Segoe UI" w:cs="Segoe UI"/>
          <w:bCs/>
          <w:lang w:val="en-US"/>
        </w:rPr>
        <w:t>classification, segmentation</w:t>
      </w:r>
      <w:r>
        <w:rPr>
          <w:rFonts w:ascii="Segoe UI" w:hAnsi="Segoe UI" w:cs="Segoe UI"/>
          <w:bCs/>
          <w:lang w:val="en-US"/>
        </w:rPr>
        <w:t>, and feature extraction. This approach was highly time-consuming. Using pre-trained AI models (</w:t>
      </w:r>
      <w:r w:rsidRPr="00F86402">
        <w:rPr>
          <w:rFonts w:ascii="Segoe UI" w:hAnsi="Segoe UI" w:cs="Segoe UI"/>
          <w:bCs/>
          <w:highlight w:val="yellow"/>
          <w:lang w:val="en-US"/>
        </w:rPr>
        <w:t xml:space="preserve">Greenwald et. al,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3" w:history="1">
        <w:r w:rsidRPr="00F86402">
          <w:rPr>
            <w:rStyle w:val="Hyperlink"/>
            <w:rFonts w:ascii="Segoe UI" w:hAnsi="Segoe UI" w:cs="Segoe UI"/>
            <w:bCs/>
            <w:highlight w:val="yellow"/>
            <w:lang w:val="en-US"/>
          </w:rPr>
          <w:t>https://doi.org/10.1038/s41587-021-01094-0</w:t>
        </w:r>
      </w:hyperlink>
      <w:r w:rsidR="00F86402">
        <w:rPr>
          <w:rFonts w:ascii="Segoe UI" w:hAnsi="Segoe UI" w:cs="Segoe UI"/>
          <w:bCs/>
          <w:highlight w:val="yellow"/>
          <w:lang w:val="en-US"/>
        </w:rPr>
        <w:t xml:space="preserve">; </w:t>
      </w:r>
      <w:r w:rsidRPr="00F86402">
        <w:rPr>
          <w:rFonts w:ascii="Segoe UI" w:hAnsi="Segoe UI" w:cs="Segoe UI"/>
          <w:bCs/>
          <w:highlight w:val="yellow"/>
          <w:lang w:val="en-US"/>
        </w:rPr>
        <w:t xml:space="preserve">Stringer et. </w:t>
      </w:r>
      <w:proofErr w:type="gramStart"/>
      <w:r w:rsidRPr="00F86402">
        <w:rPr>
          <w:rFonts w:ascii="Segoe UI" w:hAnsi="Segoe UI" w:cs="Segoe UI"/>
          <w:bCs/>
          <w:highlight w:val="yellow"/>
          <w:lang w:val="en-US"/>
        </w:rPr>
        <w:t>al</w:t>
      </w:r>
      <w:proofErr w:type="gramEnd"/>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4" w:history="1">
        <w:r w:rsidRPr="00F86402">
          <w:rPr>
            <w:rStyle w:val="Hyperlink"/>
            <w:rFonts w:ascii="Segoe UI" w:hAnsi="Segoe UI" w:cs="Segoe UI"/>
            <w:bCs/>
            <w:highlight w:val="yellow"/>
            <w:lang w:val="en-US"/>
          </w:rPr>
          <w:t>https://doi.org/10.1038/s41592-020-01018-x</w:t>
        </w:r>
      </w:hyperlink>
      <w:r>
        <w:rPr>
          <w:rFonts w:ascii="Segoe UI" w:hAnsi="Segoe UI" w:cs="Segoe UI"/>
          <w:bCs/>
          <w:lang w:val="en-US"/>
        </w:rPr>
        <w:t xml:space="preserve">) has the potential to both reduce the time and enhance the quality. Unfortunately, those models often cannot deal with </w:t>
      </w:r>
      <w:r>
        <w:rPr>
          <w:rFonts w:ascii="Segoe UI" w:hAnsi="Segoe UI" w:cs="Segoe UI"/>
          <w:bCs/>
          <w:lang w:val="en-US"/>
        </w:rPr>
        <w:lastRenderedPageBreak/>
        <w:t>more challenging structures, such as densely packed, inflamed tissues or non-round, complex stromal cells. Newer tools give the possibility to fine-tune existing models on the datasets (</w:t>
      </w:r>
      <w:proofErr w:type="spellStart"/>
      <w:r w:rsidRPr="00F86402">
        <w:rPr>
          <w:rFonts w:ascii="Segoe UI" w:hAnsi="Segoe UI" w:cs="Segoe UI"/>
          <w:bCs/>
          <w:highlight w:val="yellow"/>
          <w:lang w:val="en-US"/>
        </w:rPr>
        <w:t>Pachitarius</w:t>
      </w:r>
      <w:proofErr w:type="spellEnd"/>
      <w:r w:rsidRPr="00F86402">
        <w:rPr>
          <w:rFonts w:ascii="Segoe UI" w:hAnsi="Segoe UI" w:cs="Segoe UI"/>
          <w:bCs/>
          <w:highlight w:val="yellow"/>
          <w:lang w:val="en-US"/>
        </w:rPr>
        <w:t xml:space="preserve"> et. </w:t>
      </w:r>
      <w:proofErr w:type="gramStart"/>
      <w:r w:rsidRPr="00F86402">
        <w:rPr>
          <w:rFonts w:ascii="Segoe UI" w:hAnsi="Segoe UI" w:cs="Segoe UI"/>
          <w:bCs/>
          <w:highlight w:val="yellow"/>
          <w:lang w:val="en-US"/>
        </w:rPr>
        <w:t>al</w:t>
      </w:r>
      <w:proofErr w:type="gramEnd"/>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5" w:history="1">
        <w:r w:rsidRPr="00F86402">
          <w:rPr>
            <w:rStyle w:val="Hyperlink"/>
            <w:rFonts w:ascii="Segoe UI" w:hAnsi="Segoe UI" w:cs="Segoe UI"/>
            <w:bCs/>
            <w:highlight w:val="yellow"/>
            <w:lang w:val="en-US"/>
          </w:rPr>
          <w:t>https://doi.org/10.1038/s41592-022-01663-4</w:t>
        </w:r>
      </w:hyperlink>
      <w:r>
        <w:rPr>
          <w:rFonts w:ascii="Segoe UI" w:hAnsi="Segoe UI" w:cs="Segoe UI"/>
          <w:bCs/>
          <w:lang w:val="en-US"/>
        </w:rPr>
        <w:t>) or enhance image quality (</w:t>
      </w:r>
      <w:r w:rsidRPr="00F86402">
        <w:rPr>
          <w:rFonts w:ascii="Segoe UI" w:hAnsi="Segoe UI" w:cs="Segoe UI"/>
          <w:bCs/>
          <w:highlight w:val="yellow"/>
          <w:lang w:val="en-US"/>
        </w:rPr>
        <w:t xml:space="preserve">Stringer et. al,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6" w:history="1">
        <w:r w:rsidRPr="00F86402">
          <w:rPr>
            <w:rStyle w:val="Hyperlink"/>
            <w:rFonts w:ascii="Segoe UI" w:hAnsi="Segoe UI" w:cs="Segoe UI"/>
            <w:bCs/>
            <w:highlight w:val="yellow"/>
          </w:rPr>
          <w:t>https://doi.org/10.1038/s41592-025-02595-5</w:t>
        </w:r>
      </w:hyperlink>
      <w:r>
        <w:rPr>
          <w:rFonts w:ascii="Segoe UI" w:hAnsi="Segoe UI" w:cs="Segoe UI"/>
          <w:bCs/>
          <w:lang w:val="en-US"/>
        </w:rPr>
        <w:t xml:space="preserve">). Although this reduces the time of training, several hours to days still must be invested. Manual visual inspection remains a crucial validation approach when dealing with imaging-based data but is also very time-consuming.  </w:t>
      </w:r>
    </w:p>
    <w:p w14:paraId="2C392E9F" w14:textId="4163132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3D5646C2" w14:textId="2593BF5D"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12"/>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12"/>
      <w:r w:rsidR="00665BE7">
        <w:rPr>
          <w:rStyle w:val="Kommentarzeichen"/>
        </w:rPr>
        <w:commentReference w:id="12"/>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w:t>
      </w:r>
      <w:r>
        <w:rPr>
          <w:rFonts w:ascii="Segoe UI" w:hAnsi="Segoe UI" w:cs="Segoe UI"/>
          <w:bCs/>
          <w:lang w:val="en-US"/>
        </w:rPr>
        <w:t xml:space="preserve">A combined approach of spatial proteomics and spatial transcriptomics data 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 xml:space="preserve">Spatial technologies have the potential to add another dimension of understanding </w:t>
      </w:r>
      <w:r w:rsidR="006F2554">
        <w:rPr>
          <w:rFonts w:ascii="Segoe UI" w:hAnsi="Segoe UI" w:cs="Segoe UI"/>
          <w:bCs/>
          <w:lang w:val="en-US"/>
        </w:rPr>
        <w:t xml:space="preserve">to </w:t>
      </w:r>
      <w:r w:rsidR="006F2554">
        <w:rPr>
          <w:rFonts w:ascii="Segoe UI" w:hAnsi="Segoe UI" w:cs="Segoe UI"/>
          <w:bCs/>
          <w:lang w:val="en-US"/>
        </w:rPr>
        <w:t>cellular</w:t>
      </w:r>
      <w:r w:rsidR="006F2554">
        <w:rPr>
          <w:rFonts w:ascii="Segoe UI" w:hAnsi="Segoe UI" w:cs="Segoe UI"/>
          <w:bCs/>
          <w:lang w:val="en-US"/>
        </w:rPr>
        <w:t xml:space="preserve"> processes </w:t>
      </w:r>
      <w:r w:rsidR="006F2554">
        <w:rPr>
          <w:rFonts w:ascii="Segoe UI" w:hAnsi="Segoe UI" w:cs="Segoe UI"/>
          <w:bCs/>
          <w:lang w:val="en-US"/>
        </w:rPr>
        <w:t>– namely how local niches drive immune pathologies (</w:t>
      </w:r>
      <w:r w:rsidR="006F2554" w:rsidRPr="006F2554">
        <w:rPr>
          <w:rFonts w:ascii="Segoe UI" w:hAnsi="Segoe UI" w:cs="Segoe UI"/>
          <w:bCs/>
          <w:highlight w:val="yellow"/>
          <w:lang w:val="en-US"/>
        </w:rPr>
        <w:t xml:space="preserve">Mothes et. </w:t>
      </w:r>
      <w:proofErr w:type="gramStart"/>
      <w:r w:rsidR="006F2554" w:rsidRPr="006F2554">
        <w:rPr>
          <w:rFonts w:ascii="Segoe UI" w:hAnsi="Segoe UI" w:cs="Segoe UI"/>
          <w:bCs/>
          <w:highlight w:val="yellow"/>
          <w:lang w:val="en-US"/>
        </w:rPr>
        <w:t>al</w:t>
      </w:r>
      <w:proofErr w:type="gramEnd"/>
      <w:r w:rsidR="006F2554" w:rsidRPr="006F2554">
        <w:rPr>
          <w:rFonts w:ascii="Segoe UI" w:hAnsi="Segoe UI" w:cs="Segoe UI"/>
          <w:bCs/>
          <w:highlight w:val="yellow"/>
          <w:lang w:val="en-US"/>
        </w:rPr>
        <w:t xml:space="preserve">, </w:t>
      </w:r>
      <w:proofErr w:type="spellStart"/>
      <w:r w:rsidR="006F2554" w:rsidRPr="006F2554">
        <w:rPr>
          <w:rFonts w:ascii="Segoe UI" w:hAnsi="Segoe UI" w:cs="Segoe UI"/>
          <w:bCs/>
          <w:highlight w:val="yellow"/>
        </w:rPr>
        <w:t>doi</w:t>
      </w:r>
      <w:proofErr w:type="spellEnd"/>
      <w:r w:rsidR="006F2554" w:rsidRPr="006F2554">
        <w:rPr>
          <w:rFonts w:ascii="Segoe UI" w:hAnsi="Segoe UI" w:cs="Segoe UI"/>
          <w:bCs/>
          <w:highlight w:val="yellow"/>
        </w:rPr>
        <w:t>: 10.1038/s41467-023-36333-2</w:t>
      </w:r>
      <w:r w:rsidR="006F2554">
        <w:rPr>
          <w:rFonts w:ascii="Segoe UI" w:hAnsi="Segoe UI" w:cs="Segoe UI"/>
          <w:bCs/>
          <w:lang w:val="en-US"/>
        </w:rPr>
        <w:t xml:space="preserve">). </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t xml:space="preserve">    6. Conclusion—summarize content</w:t>
      </w:r>
    </w:p>
    <w:p w14:paraId="02C4EED2" w14:textId="0BEC137A" w:rsidR="00CC3CA1" w:rsidRPr="00866460" w:rsidRDefault="00915581" w:rsidP="005A3A2F">
      <w:pPr>
        <w:jc w:val="both"/>
        <w:rPr>
          <w:rFonts w:ascii="Segoe UI" w:hAnsi="Segoe UI" w:cs="Segoe UI"/>
          <w:b/>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ed subtypes-specific tissue niches of ILCs that are partly conserved between murine </w:t>
      </w:r>
      <w:proofErr w:type="gramStart"/>
      <w:r w:rsidR="007A04C7">
        <w:rPr>
          <w:rFonts w:ascii="Segoe UI" w:hAnsi="Segoe UI" w:cs="Segoe UI"/>
          <w:bCs/>
          <w:lang w:val="en-US"/>
        </w:rPr>
        <w:t>lung</w:t>
      </w:r>
      <w:proofErr w:type="gramEnd"/>
      <w:r w:rsidR="007A04C7">
        <w:rPr>
          <w:rFonts w:ascii="Segoe UI" w:hAnsi="Segoe UI" w:cs="Segoe UI"/>
          <w:bCs/>
          <w:lang w:val="en-US"/>
        </w:rPr>
        <w:t xml:space="preserve"> and SI</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w:t>
      </w:r>
      <w:r w:rsidR="007A04C7">
        <w:rPr>
          <w:rFonts w:ascii="Segoe UI" w:hAnsi="Segoe UI" w:cs="Segoe UI"/>
          <w:bCs/>
          <w:lang w:val="en-US"/>
        </w:rPr>
        <w:t xml:space="preserve">as presented here </w:t>
      </w:r>
      <w:r w:rsidR="007A04C7">
        <w:rPr>
          <w:rFonts w:ascii="Segoe UI" w:hAnsi="Segoe UI" w:cs="Segoe UI"/>
          <w:bCs/>
          <w:lang w:val="en-US"/>
        </w:rPr>
        <w:t xml:space="preserve">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w:t>
      </w:r>
      <w:proofErr w:type="gramStart"/>
      <w:r w:rsidRPr="003B4C23">
        <w:rPr>
          <w:rFonts w:ascii="Segoe UI" w:hAnsi="Segoe UI" w:cs="Segoe UI"/>
          <w:sz w:val="20"/>
          <w:szCs w:val="20"/>
          <w:lang w:val="en-US"/>
        </w:rPr>
        <w:t>55 ± 10</w:t>
      </w:r>
      <w:proofErr w:type="gramEnd"/>
      <w:r w:rsidRPr="003B4C23">
        <w:rPr>
          <w:rFonts w:ascii="Segoe UI" w:hAnsi="Segoe UI" w:cs="Segoe UI"/>
          <w:sz w:val="20"/>
          <w:szCs w:val="20"/>
          <w:lang w:val="en-US"/>
        </w:rPr>
        <w:t xml:space="preserve">%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t>
      </w:r>
      <w:proofErr w:type="gramStart"/>
      <w:r w:rsidRPr="003B4C23">
        <w:rPr>
          <w:rFonts w:ascii="Segoe UI" w:hAnsi="Segoe UI" w:cs="Segoe UI"/>
          <w:sz w:val="20"/>
          <w:szCs w:val="20"/>
          <w:lang w:val="en-US"/>
        </w:rPr>
        <w:t>weighted</w:t>
      </w:r>
      <w:proofErr w:type="gramEnd"/>
      <w:r w:rsidRPr="003B4C23">
        <w:rPr>
          <w:rFonts w:ascii="Segoe UI" w:hAnsi="Segoe UI" w:cs="Segoe UI"/>
          <w:sz w:val="20"/>
          <w:szCs w:val="20"/>
          <w:lang w:val="en-US"/>
        </w:rPr>
        <w:t xml:space="preserve"> </w:t>
      </w:r>
      <w:proofErr w:type="gramStart"/>
      <w:r w:rsidRPr="003B4C23">
        <w:rPr>
          <w:rFonts w:ascii="Segoe UI" w:hAnsi="Segoe UI" w:cs="Segoe UI"/>
          <w:sz w:val="20"/>
          <w:szCs w:val="20"/>
          <w:lang w:val="en-US"/>
        </w:rPr>
        <w:t>on a daily basis</w:t>
      </w:r>
      <w:proofErr w:type="gramEnd"/>
      <w:r w:rsidRPr="003B4C23">
        <w:rPr>
          <w:rFonts w:ascii="Segoe UI" w:hAnsi="Segoe UI" w:cs="Segoe UI"/>
          <w:sz w:val="20"/>
          <w:szCs w:val="20"/>
          <w:lang w:val="en-US"/>
        </w:rPr>
        <w:t xml:space="preserve">.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lastRenderedPageBreak/>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t>
      </w:r>
      <w:proofErr w:type="gramStart"/>
      <w:r w:rsidRPr="003B4C23">
        <w:rPr>
          <w:rFonts w:ascii="Segoe UI" w:hAnsi="Segoe UI" w:cs="Segoe UI"/>
          <w:bCs/>
          <w:lang w:val="en-US"/>
        </w:rPr>
        <w:t>was located in</w:t>
      </w:r>
      <w:proofErr w:type="gramEnd"/>
      <w:r w:rsidRPr="003B4C23">
        <w:rPr>
          <w:rFonts w:ascii="Segoe UI" w:hAnsi="Segoe UI" w:cs="Segoe UI"/>
          <w:bCs/>
          <w:lang w:val="en-US"/>
        </w:rPr>
        <w:t xml:space="preserve">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w:t>
      </w:r>
      <w:r w:rsidRPr="003B4C23">
        <w:rPr>
          <w:rFonts w:ascii="Segoe UI" w:hAnsi="Segoe UI" w:cs="Segoe UI"/>
          <w:bCs/>
          <w:lang w:val="en-US"/>
        </w:rPr>
        <w:lastRenderedPageBreak/>
        <w:t xml:space="preserve">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7"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18"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w:t>
      </w:r>
      <w:proofErr w:type="gramStart"/>
      <w:r w:rsidRPr="003B4C23">
        <w:rPr>
          <w:rFonts w:ascii="Segoe UI" w:hAnsi="Segoe UI" w:cs="Segoe UI"/>
          <w:sz w:val="18"/>
          <w:szCs w:val="18"/>
          <w:lang w:val="en-US"/>
        </w:rPr>
        <w:t>thank</w:t>
      </w:r>
      <w:proofErr w:type="gramEnd"/>
      <w:r w:rsidRPr="003B4C23">
        <w:rPr>
          <w:rFonts w:ascii="Segoe UI" w:hAnsi="Segoe UI" w:cs="Segoe UI"/>
          <w:sz w:val="18"/>
          <w:szCs w:val="18"/>
          <w:lang w:val="en-US"/>
        </w:rPr>
        <w:t xml:space="preserve">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w:t>
      </w:r>
      <w:proofErr w:type="gramStart"/>
      <w:r w:rsidRPr="003B4C23">
        <w:rPr>
          <w:rFonts w:ascii="Segoe UI" w:hAnsi="Segoe UI" w:cs="Segoe UI"/>
          <w:sz w:val="18"/>
          <w:szCs w:val="18"/>
          <w:lang w:val="en-US"/>
        </w:rPr>
        <w:t>helpful</w:t>
      </w:r>
      <w:proofErr w:type="gramEnd"/>
      <w:r w:rsidRPr="003B4C23">
        <w:rPr>
          <w:rFonts w:ascii="Segoe UI" w:hAnsi="Segoe UI" w:cs="Segoe UI"/>
          <w:sz w:val="18"/>
          <w:szCs w:val="18"/>
          <w:lang w:val="en-US"/>
        </w:rPr>
        <w:t xml:space="preserve">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23B7B13A"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K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roh, Sandy" w:date="2025-06-16T10:58:00Z" w:initials="SK">
    <w:p w14:paraId="2FCF33A2" w14:textId="77777777" w:rsidR="00B040D9" w:rsidRDefault="00B040D9" w:rsidP="00B040D9">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3" w:author="Kroh, Sandy" w:date="2025-05-20T14:56:00Z" w:initials="SK">
    <w:p w14:paraId="67E62104" w14:textId="5185042F" w:rsidR="00DC45E1" w:rsidRDefault="00DC45E1" w:rsidP="00DC45E1">
      <w:pPr>
        <w:pStyle w:val="Kommentartext"/>
      </w:pPr>
      <w:r>
        <w:rPr>
          <w:rStyle w:val="Kommentarzeichen"/>
        </w:rPr>
        <w:annotationRef/>
      </w:r>
      <w:r>
        <w:t>Add here that we also to establish ST2 and IL-25R?</w:t>
      </w:r>
    </w:p>
  </w:comment>
  <w:comment w:id="5" w:author="Kroh, Sandy" w:date="2025-06-17T14:35:00Z" w:initials="SK">
    <w:p w14:paraId="09C8BCC6" w14:textId="77777777" w:rsidR="00DF209F" w:rsidRDefault="00DF209F" w:rsidP="00DF209F">
      <w:pPr>
        <w:pStyle w:val="Kommentartext"/>
      </w:pPr>
      <w:r>
        <w:rPr>
          <w:rStyle w:val="Kommentarzeichen"/>
        </w:rPr>
        <w:annotationRef/>
      </w:r>
      <w:r>
        <w:t>„</w:t>
      </w:r>
      <w:r>
        <w:rPr>
          <w:b/>
          <w:bCs/>
        </w:rPr>
        <w:t>Lung had diffuse CD138 immunostaining of airway surface epithelium and alveolar type 2 and 1 epithelial cells</w:t>
      </w:r>
    </w:p>
    <w:p w14:paraId="74FEB837" w14:textId="77777777" w:rsidR="00DF209F" w:rsidRDefault="00DF209F" w:rsidP="00DF209F">
      <w:pPr>
        <w:pStyle w:val="Kommentartext"/>
      </w:pPr>
      <w:r>
        <w:t>“</w:t>
      </w:r>
    </w:p>
    <w:p w14:paraId="664F7B35" w14:textId="77777777" w:rsidR="00DF209F" w:rsidRDefault="00DF209F" w:rsidP="00DF209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6" w:author="Kroh, Sandy" w:date="2025-05-30T13:37:00Z" w:initials="SK">
    <w:p w14:paraId="482033BC" w14:textId="77777777" w:rsidR="00843982" w:rsidRDefault="00843982" w:rsidP="00843982">
      <w:pPr>
        <w:pStyle w:val="Kommentartext"/>
      </w:pPr>
      <w:r>
        <w:rPr>
          <w:rStyle w:val="Kommentarzeichen"/>
        </w:rPr>
        <w:annotationRef/>
      </w:r>
      <w:r>
        <w:t>Maybe add supplementary figure with visual validation of ILC subtypes in SI</w:t>
      </w:r>
    </w:p>
  </w:comment>
  <w:comment w:id="7" w:author="Kroh, Sandy" w:date="2025-06-16T10:08:00Z" w:initials="SK">
    <w:p w14:paraId="42E75E6B" w14:textId="77777777"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8"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9"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10" w:author="Kroh, Sandy" w:date="2025-06-17T09:30:00Z" w:initials="SK">
    <w:p w14:paraId="260088CC" w14:textId="77777777" w:rsidR="00FC4625" w:rsidRDefault="00FC4625" w:rsidP="00FC4625">
      <w:pPr>
        <w:pStyle w:val="Kommentartext"/>
      </w:pPr>
      <w:r>
        <w:rPr>
          <w:rStyle w:val="Kommentarzeichen"/>
        </w:rPr>
        <w:annotationRef/>
      </w:r>
      <w:r>
        <w:t xml:space="preserve">IL-33 and ILC2s are central mediators of type 2 immune responses that promote tissue and metabolic </w:t>
      </w:r>
      <w:hyperlink r:id="rId1" w:history="1">
        <w:r w:rsidRPr="00151D4B">
          <w:rPr>
            <w:rStyle w:val="Hyperlink"/>
          </w:rPr>
          <w:t>homeostasis</w:t>
        </w:r>
      </w:hyperlink>
      <w:r>
        <w:t xml:space="preserve">, and IFN-γ suppresses this pathway, likely to promote </w:t>
      </w:r>
      <w:hyperlink r:id="rId2" w:history="1">
        <w:r w:rsidRPr="00151D4B">
          <w:rPr>
            <w:rStyle w:val="Hyperlink"/>
          </w:rPr>
          <w:t>inflammatory responses</w:t>
        </w:r>
      </w:hyperlink>
      <w:r>
        <w:t xml:space="preserve"> and divert metabolic resources necessary to protect the host. </w:t>
      </w:r>
    </w:p>
  </w:comment>
  <w:comment w:id="11" w:author="Kroh, Sandy" w:date="2025-06-16T09:45:00Z" w:initials="SK">
    <w:p w14:paraId="073BAF27" w14:textId="4713BAC3" w:rsidR="00852576" w:rsidRDefault="00852576" w:rsidP="00852576">
      <w:pPr>
        <w:pStyle w:val="Kommentartext"/>
      </w:pPr>
      <w:r>
        <w:rPr>
          <w:rStyle w:val="Kommentarzeichen"/>
        </w:rPr>
        <w:annotationRef/>
      </w:r>
      <w:r>
        <w:t>As expected, GI ILC2s localized to the lamina propria in adult mice (</w:t>
      </w:r>
      <w:hyperlink r:id="rId3" w:anchor="mmc1" w:history="1">
        <w:r w:rsidRPr="00E16888">
          <w:rPr>
            <w:rStyle w:val="Hyperlink"/>
          </w:rPr>
          <w:t>Figures S2</w:t>
        </w:r>
      </w:hyperlink>
      <w:r>
        <w:t>A and S2B). Skin ILC2s localized to epithelial areas in proximity to hair follicles (</w:t>
      </w:r>
      <w:hyperlink r:id="rId4" w:anchor="mmc1" w:history="1">
        <w:r w:rsidRPr="00E16888">
          <w:rPr>
            <w:rStyle w:val="Hyperlink"/>
          </w:rPr>
          <w:t>Figure S2</w:t>
        </w:r>
      </w:hyperlink>
      <w:r>
        <w:t>C). In SLOs (lymph nodes and Peyer’s patches), rare ILC2s localized to capsular, interfollicular, and medullary regions (</w:t>
      </w:r>
      <w:hyperlink r:id="rId5" w:anchor="mmc1" w:history="1">
        <w:r w:rsidRPr="00E16888">
          <w:rPr>
            <w:rStyle w:val="Hyperlink"/>
          </w:rPr>
          <w:t>Figures S2</w:t>
        </w:r>
      </w:hyperlink>
      <w:r>
        <w:t xml:space="preserve">D and S2E). </w:t>
      </w:r>
    </w:p>
  </w:comment>
  <w:comment w:id="12" w:author="Kroh, Sandy" w:date="2025-06-17T10:53:00Z" w:initials="SK">
    <w:p w14:paraId="61FDBE3C" w14:textId="77777777"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CF33A2" w15:done="0"/>
  <w15:commentEx w15:paraId="67E62104" w15:done="0"/>
  <w15:commentEx w15:paraId="664F7B35" w15:done="0"/>
  <w15:commentEx w15:paraId="482033BC" w15:done="0"/>
  <w15:commentEx w15:paraId="42E75E6B" w15:done="0"/>
  <w15:commentEx w15:paraId="411E0A82" w15:done="0"/>
  <w15:commentEx w15:paraId="3885FCB0" w15:done="0"/>
  <w15:commentEx w15:paraId="260088CC" w15:done="0"/>
  <w15:commentEx w15:paraId="073BAF27" w15:done="0"/>
  <w15:commentEx w15:paraId="61FDB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389DE6" w16cex:dateUtc="2025-06-16T08:58:00Z"/>
  <w16cex:commentExtensible w16cex:durableId="3DCFB928" w16cex:dateUtc="2025-05-20T12:56:00Z"/>
  <w16cex:commentExtensible w16cex:durableId="0C4573D2" w16cex:dateUtc="2025-06-17T12:35:00Z"/>
  <w16cex:commentExtensible w16cex:durableId="2D7F68E9" w16cex:dateUtc="2025-05-30T11:37:00Z"/>
  <w16cex:commentExtensible w16cex:durableId="118B73E4" w16cex:dateUtc="2025-06-16T08:08:00Z"/>
  <w16cex:commentExtensible w16cex:durableId="1F412BD9" w16cex:dateUtc="2025-06-16T09:10:00Z"/>
  <w16cex:commentExtensible w16cex:durableId="2BEAD0E3" w16cex:dateUtc="2025-06-16T09:10:00Z"/>
  <w16cex:commentExtensible w16cex:durableId="3ABA24CE" w16cex:dateUtc="2025-06-17T07:30:00Z"/>
  <w16cex:commentExtensible w16cex:durableId="0CB7BBD6" w16cex:dateUtc="2025-06-16T07:45:00Z"/>
  <w16cex:commentExtensible w16cex:durableId="59BBAB90" w16cex:dateUtc="2025-06-17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CF33A2" w16cid:durableId="4E389DE6"/>
  <w16cid:commentId w16cid:paraId="67E62104" w16cid:durableId="3DCFB928"/>
  <w16cid:commentId w16cid:paraId="664F7B35" w16cid:durableId="0C4573D2"/>
  <w16cid:commentId w16cid:paraId="482033BC" w16cid:durableId="2D7F68E9"/>
  <w16cid:commentId w16cid:paraId="42E75E6B" w16cid:durableId="118B73E4"/>
  <w16cid:commentId w16cid:paraId="411E0A82" w16cid:durableId="1F412BD9"/>
  <w16cid:commentId w16cid:paraId="3885FCB0" w16cid:durableId="2BEAD0E3"/>
  <w16cid:commentId w16cid:paraId="260088CC" w16cid:durableId="3ABA24CE"/>
  <w16cid:commentId w16cid:paraId="073BAF27" w16cid:durableId="0CB7BBD6"/>
  <w16cid:commentId w16cid:paraId="61FDBE3C" w16cid:durableId="59BBAB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082E6" w14:textId="77777777" w:rsidR="00517010" w:rsidRDefault="00517010" w:rsidP="00E521BA">
      <w:pPr>
        <w:spacing w:after="0" w:line="240" w:lineRule="auto"/>
      </w:pPr>
      <w:r>
        <w:separator/>
      </w:r>
    </w:p>
  </w:endnote>
  <w:endnote w:type="continuationSeparator" w:id="0">
    <w:p w14:paraId="78F039A1" w14:textId="77777777" w:rsidR="00517010" w:rsidRDefault="00517010" w:rsidP="00E521BA">
      <w:pPr>
        <w:spacing w:after="0" w:line="240" w:lineRule="auto"/>
      </w:pPr>
      <w:r>
        <w:continuationSeparator/>
      </w:r>
    </w:p>
  </w:endnote>
  <w:endnote w:type="continuationNotice" w:id="1">
    <w:p w14:paraId="4E526D6D" w14:textId="77777777" w:rsidR="00517010" w:rsidRDefault="005170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1458D" w14:textId="77777777" w:rsidR="00517010" w:rsidRDefault="00517010" w:rsidP="00E521BA">
      <w:pPr>
        <w:spacing w:after="0" w:line="240" w:lineRule="auto"/>
      </w:pPr>
      <w:r>
        <w:separator/>
      </w:r>
    </w:p>
  </w:footnote>
  <w:footnote w:type="continuationSeparator" w:id="0">
    <w:p w14:paraId="7D96E35F" w14:textId="77777777" w:rsidR="00517010" w:rsidRDefault="00517010" w:rsidP="00E521BA">
      <w:pPr>
        <w:spacing w:after="0" w:line="240" w:lineRule="auto"/>
      </w:pPr>
      <w:r>
        <w:continuationSeparator/>
      </w:r>
    </w:p>
  </w:footnote>
  <w:footnote w:type="continuationNotice" w:id="1">
    <w:p w14:paraId="5D2C836A" w14:textId="77777777" w:rsidR="00517010" w:rsidRDefault="0051701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2"/>
  </w:num>
  <w:num w:numId="2" w16cid:durableId="1250457462">
    <w:abstractNumId w:val="1"/>
  </w:num>
  <w:num w:numId="3" w16cid:durableId="13741891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C4C"/>
    <w:rsid w:val="000551EC"/>
    <w:rsid w:val="000568F7"/>
    <w:rsid w:val="00056B30"/>
    <w:rsid w:val="00056F9A"/>
    <w:rsid w:val="000606FE"/>
    <w:rsid w:val="00060A1C"/>
    <w:rsid w:val="00063819"/>
    <w:rsid w:val="00063DC7"/>
    <w:rsid w:val="000646D0"/>
    <w:rsid w:val="00065B3E"/>
    <w:rsid w:val="00066945"/>
    <w:rsid w:val="00070C34"/>
    <w:rsid w:val="0007122A"/>
    <w:rsid w:val="00071E37"/>
    <w:rsid w:val="00072052"/>
    <w:rsid w:val="000743CC"/>
    <w:rsid w:val="00075213"/>
    <w:rsid w:val="00080E6A"/>
    <w:rsid w:val="00082DF8"/>
    <w:rsid w:val="00084544"/>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1139"/>
    <w:rsid w:val="000A1601"/>
    <w:rsid w:val="000A1DC2"/>
    <w:rsid w:val="000A375E"/>
    <w:rsid w:val="000A46BE"/>
    <w:rsid w:val="000A66F3"/>
    <w:rsid w:val="000A7B82"/>
    <w:rsid w:val="000B07A6"/>
    <w:rsid w:val="000B0BB6"/>
    <w:rsid w:val="000B0C9F"/>
    <w:rsid w:val="000B1B11"/>
    <w:rsid w:val="000B1F98"/>
    <w:rsid w:val="000B75DE"/>
    <w:rsid w:val="000C0A60"/>
    <w:rsid w:val="000C0F19"/>
    <w:rsid w:val="000C153A"/>
    <w:rsid w:val="000C1CF5"/>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3A4A"/>
    <w:rsid w:val="00105AB7"/>
    <w:rsid w:val="0010789D"/>
    <w:rsid w:val="001107E6"/>
    <w:rsid w:val="00111F71"/>
    <w:rsid w:val="0011350A"/>
    <w:rsid w:val="00113D4F"/>
    <w:rsid w:val="0011455F"/>
    <w:rsid w:val="00116C6E"/>
    <w:rsid w:val="00117765"/>
    <w:rsid w:val="00117773"/>
    <w:rsid w:val="001179CC"/>
    <w:rsid w:val="00117E05"/>
    <w:rsid w:val="00117F59"/>
    <w:rsid w:val="00123273"/>
    <w:rsid w:val="0012488D"/>
    <w:rsid w:val="0012723B"/>
    <w:rsid w:val="00127259"/>
    <w:rsid w:val="00130BA6"/>
    <w:rsid w:val="001310BD"/>
    <w:rsid w:val="00132903"/>
    <w:rsid w:val="00132C4E"/>
    <w:rsid w:val="00132FD1"/>
    <w:rsid w:val="00134066"/>
    <w:rsid w:val="001360DE"/>
    <w:rsid w:val="001415B7"/>
    <w:rsid w:val="001423DE"/>
    <w:rsid w:val="00143801"/>
    <w:rsid w:val="00143985"/>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C3F"/>
    <w:rsid w:val="001864E0"/>
    <w:rsid w:val="00186A6E"/>
    <w:rsid w:val="00186BE0"/>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FD3"/>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D4585"/>
    <w:rsid w:val="001D4A17"/>
    <w:rsid w:val="001D510D"/>
    <w:rsid w:val="001D63FE"/>
    <w:rsid w:val="001D79BC"/>
    <w:rsid w:val="001E00A2"/>
    <w:rsid w:val="001E0AAB"/>
    <w:rsid w:val="001E0EAF"/>
    <w:rsid w:val="001E14F7"/>
    <w:rsid w:val="001E1A80"/>
    <w:rsid w:val="001E1AEC"/>
    <w:rsid w:val="001E1D3B"/>
    <w:rsid w:val="001E2540"/>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AC0"/>
    <w:rsid w:val="002842FB"/>
    <w:rsid w:val="002858A0"/>
    <w:rsid w:val="002872E9"/>
    <w:rsid w:val="002904CB"/>
    <w:rsid w:val="002923D9"/>
    <w:rsid w:val="00293051"/>
    <w:rsid w:val="002931F9"/>
    <w:rsid w:val="0029373F"/>
    <w:rsid w:val="0029525A"/>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4FB"/>
    <w:rsid w:val="002C4D0C"/>
    <w:rsid w:val="002C641E"/>
    <w:rsid w:val="002C77C5"/>
    <w:rsid w:val="002D058A"/>
    <w:rsid w:val="002D0C2E"/>
    <w:rsid w:val="002D2FC9"/>
    <w:rsid w:val="002D40E7"/>
    <w:rsid w:val="002D60FE"/>
    <w:rsid w:val="002D6430"/>
    <w:rsid w:val="002D7992"/>
    <w:rsid w:val="002D7EEF"/>
    <w:rsid w:val="002E04E5"/>
    <w:rsid w:val="002E316E"/>
    <w:rsid w:val="002E351E"/>
    <w:rsid w:val="002E3BED"/>
    <w:rsid w:val="002E50FE"/>
    <w:rsid w:val="002E5AD7"/>
    <w:rsid w:val="002E5D2D"/>
    <w:rsid w:val="002E6A02"/>
    <w:rsid w:val="002F0197"/>
    <w:rsid w:val="002F05DE"/>
    <w:rsid w:val="002F1638"/>
    <w:rsid w:val="002F4199"/>
    <w:rsid w:val="002F62F6"/>
    <w:rsid w:val="002F6366"/>
    <w:rsid w:val="0030150A"/>
    <w:rsid w:val="00301555"/>
    <w:rsid w:val="00301A81"/>
    <w:rsid w:val="00301B17"/>
    <w:rsid w:val="00301B79"/>
    <w:rsid w:val="0030390C"/>
    <w:rsid w:val="00303F3B"/>
    <w:rsid w:val="003049BA"/>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41C"/>
    <w:rsid w:val="0034254E"/>
    <w:rsid w:val="00342EBC"/>
    <w:rsid w:val="00343544"/>
    <w:rsid w:val="00350223"/>
    <w:rsid w:val="00350B38"/>
    <w:rsid w:val="00351C44"/>
    <w:rsid w:val="0035374C"/>
    <w:rsid w:val="00355127"/>
    <w:rsid w:val="0036005C"/>
    <w:rsid w:val="00360659"/>
    <w:rsid w:val="00360F6E"/>
    <w:rsid w:val="0036111A"/>
    <w:rsid w:val="00362172"/>
    <w:rsid w:val="003626F3"/>
    <w:rsid w:val="003642D1"/>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30"/>
    <w:rsid w:val="003D76BE"/>
    <w:rsid w:val="003E1F27"/>
    <w:rsid w:val="003E242D"/>
    <w:rsid w:val="003E2D82"/>
    <w:rsid w:val="003E35CC"/>
    <w:rsid w:val="003E3E38"/>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3105"/>
    <w:rsid w:val="004454C4"/>
    <w:rsid w:val="00445589"/>
    <w:rsid w:val="00445B85"/>
    <w:rsid w:val="004475CC"/>
    <w:rsid w:val="00447D01"/>
    <w:rsid w:val="00451A22"/>
    <w:rsid w:val="0045386E"/>
    <w:rsid w:val="00455418"/>
    <w:rsid w:val="00455C52"/>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931"/>
    <w:rsid w:val="004822D0"/>
    <w:rsid w:val="00482DA9"/>
    <w:rsid w:val="0048351D"/>
    <w:rsid w:val="004838FB"/>
    <w:rsid w:val="004843BC"/>
    <w:rsid w:val="004847C8"/>
    <w:rsid w:val="004847F4"/>
    <w:rsid w:val="0048509C"/>
    <w:rsid w:val="004852F1"/>
    <w:rsid w:val="00486603"/>
    <w:rsid w:val="00486F0A"/>
    <w:rsid w:val="00487400"/>
    <w:rsid w:val="00491E9C"/>
    <w:rsid w:val="00496CF3"/>
    <w:rsid w:val="00497C24"/>
    <w:rsid w:val="004A161B"/>
    <w:rsid w:val="004A1758"/>
    <w:rsid w:val="004A3D94"/>
    <w:rsid w:val="004A406A"/>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5D27"/>
    <w:rsid w:val="004B5ED0"/>
    <w:rsid w:val="004B60CD"/>
    <w:rsid w:val="004B683B"/>
    <w:rsid w:val="004B71B7"/>
    <w:rsid w:val="004B7BCD"/>
    <w:rsid w:val="004C0ED4"/>
    <w:rsid w:val="004C10B0"/>
    <w:rsid w:val="004C10D5"/>
    <w:rsid w:val="004C137A"/>
    <w:rsid w:val="004C1BEA"/>
    <w:rsid w:val="004C1D24"/>
    <w:rsid w:val="004C42AC"/>
    <w:rsid w:val="004C498C"/>
    <w:rsid w:val="004C5730"/>
    <w:rsid w:val="004C7FBF"/>
    <w:rsid w:val="004D1229"/>
    <w:rsid w:val="004D2693"/>
    <w:rsid w:val="004D4A3D"/>
    <w:rsid w:val="004D52A0"/>
    <w:rsid w:val="004E3CA2"/>
    <w:rsid w:val="004E430F"/>
    <w:rsid w:val="004E4974"/>
    <w:rsid w:val="004E4C04"/>
    <w:rsid w:val="004E5432"/>
    <w:rsid w:val="004E5DCF"/>
    <w:rsid w:val="004E6070"/>
    <w:rsid w:val="004F0454"/>
    <w:rsid w:val="004F1D7A"/>
    <w:rsid w:val="004F4B64"/>
    <w:rsid w:val="004F4D4A"/>
    <w:rsid w:val="004F79B8"/>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78D0"/>
    <w:rsid w:val="005407C3"/>
    <w:rsid w:val="005409A4"/>
    <w:rsid w:val="00542661"/>
    <w:rsid w:val="00542D21"/>
    <w:rsid w:val="00543369"/>
    <w:rsid w:val="005438C1"/>
    <w:rsid w:val="00546161"/>
    <w:rsid w:val="005478A6"/>
    <w:rsid w:val="005502A7"/>
    <w:rsid w:val="00553655"/>
    <w:rsid w:val="00556AF1"/>
    <w:rsid w:val="00556C61"/>
    <w:rsid w:val="005667DF"/>
    <w:rsid w:val="00566911"/>
    <w:rsid w:val="00567D3A"/>
    <w:rsid w:val="005721DE"/>
    <w:rsid w:val="00573169"/>
    <w:rsid w:val="00573C29"/>
    <w:rsid w:val="005744B8"/>
    <w:rsid w:val="00574562"/>
    <w:rsid w:val="005750BA"/>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139E"/>
    <w:rsid w:val="005F1460"/>
    <w:rsid w:val="005F1848"/>
    <w:rsid w:val="005F2E9D"/>
    <w:rsid w:val="005F3BEC"/>
    <w:rsid w:val="005F4334"/>
    <w:rsid w:val="005F4DC9"/>
    <w:rsid w:val="005F4F11"/>
    <w:rsid w:val="005F5FB0"/>
    <w:rsid w:val="0060165E"/>
    <w:rsid w:val="006018AD"/>
    <w:rsid w:val="00601D64"/>
    <w:rsid w:val="006039A7"/>
    <w:rsid w:val="00605062"/>
    <w:rsid w:val="00605A6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51355"/>
    <w:rsid w:val="0065156B"/>
    <w:rsid w:val="00651E80"/>
    <w:rsid w:val="00656812"/>
    <w:rsid w:val="0066166F"/>
    <w:rsid w:val="00662AB0"/>
    <w:rsid w:val="00663212"/>
    <w:rsid w:val="00663492"/>
    <w:rsid w:val="00664610"/>
    <w:rsid w:val="00665427"/>
    <w:rsid w:val="00665BE7"/>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6ABE"/>
    <w:rsid w:val="006A6F83"/>
    <w:rsid w:val="006B1097"/>
    <w:rsid w:val="006B1572"/>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5B62"/>
    <w:rsid w:val="006F7728"/>
    <w:rsid w:val="0070579F"/>
    <w:rsid w:val="007061AC"/>
    <w:rsid w:val="007061D2"/>
    <w:rsid w:val="00707432"/>
    <w:rsid w:val="00707FEE"/>
    <w:rsid w:val="00712BE6"/>
    <w:rsid w:val="007135C6"/>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2ACF"/>
    <w:rsid w:val="007834F5"/>
    <w:rsid w:val="00785BA0"/>
    <w:rsid w:val="00790199"/>
    <w:rsid w:val="0079068C"/>
    <w:rsid w:val="0079412A"/>
    <w:rsid w:val="00794CA6"/>
    <w:rsid w:val="00794E2D"/>
    <w:rsid w:val="00796D5A"/>
    <w:rsid w:val="007A04C7"/>
    <w:rsid w:val="007A0684"/>
    <w:rsid w:val="007A15FE"/>
    <w:rsid w:val="007A1797"/>
    <w:rsid w:val="007A22D4"/>
    <w:rsid w:val="007A2640"/>
    <w:rsid w:val="007A3525"/>
    <w:rsid w:val="007A4667"/>
    <w:rsid w:val="007B04BD"/>
    <w:rsid w:val="007B20E8"/>
    <w:rsid w:val="007B3C16"/>
    <w:rsid w:val="007B4183"/>
    <w:rsid w:val="007B58CF"/>
    <w:rsid w:val="007B609E"/>
    <w:rsid w:val="007C06D5"/>
    <w:rsid w:val="007C17A8"/>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27FC"/>
    <w:rsid w:val="00816FE2"/>
    <w:rsid w:val="00817ACB"/>
    <w:rsid w:val="00822175"/>
    <w:rsid w:val="0082291D"/>
    <w:rsid w:val="00822A17"/>
    <w:rsid w:val="00823304"/>
    <w:rsid w:val="0082414F"/>
    <w:rsid w:val="008245DD"/>
    <w:rsid w:val="0082696E"/>
    <w:rsid w:val="008312E7"/>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888"/>
    <w:rsid w:val="00856522"/>
    <w:rsid w:val="00857040"/>
    <w:rsid w:val="00857F56"/>
    <w:rsid w:val="00862119"/>
    <w:rsid w:val="00862226"/>
    <w:rsid w:val="00862A96"/>
    <w:rsid w:val="00863606"/>
    <w:rsid w:val="008642C3"/>
    <w:rsid w:val="00865802"/>
    <w:rsid w:val="00866460"/>
    <w:rsid w:val="0086663C"/>
    <w:rsid w:val="00867AE2"/>
    <w:rsid w:val="008704FC"/>
    <w:rsid w:val="00870843"/>
    <w:rsid w:val="008709BF"/>
    <w:rsid w:val="00870F39"/>
    <w:rsid w:val="008714C3"/>
    <w:rsid w:val="00871936"/>
    <w:rsid w:val="00871E5B"/>
    <w:rsid w:val="00872231"/>
    <w:rsid w:val="00873DAA"/>
    <w:rsid w:val="008755F5"/>
    <w:rsid w:val="0087560C"/>
    <w:rsid w:val="00875654"/>
    <w:rsid w:val="00875F49"/>
    <w:rsid w:val="00883736"/>
    <w:rsid w:val="0088579D"/>
    <w:rsid w:val="00885DD1"/>
    <w:rsid w:val="00887243"/>
    <w:rsid w:val="008900A7"/>
    <w:rsid w:val="00890FB2"/>
    <w:rsid w:val="008914FE"/>
    <w:rsid w:val="008943C5"/>
    <w:rsid w:val="00895413"/>
    <w:rsid w:val="0089608B"/>
    <w:rsid w:val="00897057"/>
    <w:rsid w:val="00897C50"/>
    <w:rsid w:val="008A0746"/>
    <w:rsid w:val="008A0B65"/>
    <w:rsid w:val="008A40CF"/>
    <w:rsid w:val="008A4CD9"/>
    <w:rsid w:val="008A4E65"/>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D21"/>
    <w:rsid w:val="008E7293"/>
    <w:rsid w:val="008F085B"/>
    <w:rsid w:val="008F1412"/>
    <w:rsid w:val="008F3A5A"/>
    <w:rsid w:val="008F3B2B"/>
    <w:rsid w:val="008F51B3"/>
    <w:rsid w:val="008F64C1"/>
    <w:rsid w:val="008F6F18"/>
    <w:rsid w:val="00900F7D"/>
    <w:rsid w:val="00903964"/>
    <w:rsid w:val="00903E1E"/>
    <w:rsid w:val="00904B84"/>
    <w:rsid w:val="00910C53"/>
    <w:rsid w:val="0091122F"/>
    <w:rsid w:val="00911B25"/>
    <w:rsid w:val="00915581"/>
    <w:rsid w:val="0091628A"/>
    <w:rsid w:val="009211CA"/>
    <w:rsid w:val="00921CCB"/>
    <w:rsid w:val="009220EF"/>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40EB"/>
    <w:rsid w:val="009558BA"/>
    <w:rsid w:val="009574AA"/>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34E1"/>
    <w:rsid w:val="009A5E6F"/>
    <w:rsid w:val="009A7108"/>
    <w:rsid w:val="009B00E7"/>
    <w:rsid w:val="009B16AA"/>
    <w:rsid w:val="009B266E"/>
    <w:rsid w:val="009B3214"/>
    <w:rsid w:val="009B3755"/>
    <w:rsid w:val="009B4412"/>
    <w:rsid w:val="009B49B3"/>
    <w:rsid w:val="009B49B8"/>
    <w:rsid w:val="009B57F0"/>
    <w:rsid w:val="009B617B"/>
    <w:rsid w:val="009C0119"/>
    <w:rsid w:val="009C0DE6"/>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3140"/>
    <w:rsid w:val="009F46AC"/>
    <w:rsid w:val="009F551E"/>
    <w:rsid w:val="009F6CA6"/>
    <w:rsid w:val="009F7357"/>
    <w:rsid w:val="009F7A96"/>
    <w:rsid w:val="00A004D4"/>
    <w:rsid w:val="00A01A08"/>
    <w:rsid w:val="00A02352"/>
    <w:rsid w:val="00A02B44"/>
    <w:rsid w:val="00A0328D"/>
    <w:rsid w:val="00A038D2"/>
    <w:rsid w:val="00A03970"/>
    <w:rsid w:val="00A040AF"/>
    <w:rsid w:val="00A043E7"/>
    <w:rsid w:val="00A044E4"/>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C16"/>
    <w:rsid w:val="00A3236A"/>
    <w:rsid w:val="00A328B0"/>
    <w:rsid w:val="00A335EC"/>
    <w:rsid w:val="00A34F8E"/>
    <w:rsid w:val="00A3501C"/>
    <w:rsid w:val="00A3515E"/>
    <w:rsid w:val="00A37176"/>
    <w:rsid w:val="00A40EDB"/>
    <w:rsid w:val="00A421D7"/>
    <w:rsid w:val="00A427DB"/>
    <w:rsid w:val="00A44E04"/>
    <w:rsid w:val="00A46765"/>
    <w:rsid w:val="00A504EB"/>
    <w:rsid w:val="00A51DFA"/>
    <w:rsid w:val="00A534D9"/>
    <w:rsid w:val="00A55A98"/>
    <w:rsid w:val="00A62780"/>
    <w:rsid w:val="00A627A5"/>
    <w:rsid w:val="00A6483D"/>
    <w:rsid w:val="00A64EB3"/>
    <w:rsid w:val="00A708EE"/>
    <w:rsid w:val="00A718B9"/>
    <w:rsid w:val="00A71957"/>
    <w:rsid w:val="00A74000"/>
    <w:rsid w:val="00A75405"/>
    <w:rsid w:val="00A75BE6"/>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1562"/>
    <w:rsid w:val="00AF5C60"/>
    <w:rsid w:val="00AF6599"/>
    <w:rsid w:val="00AF73B3"/>
    <w:rsid w:val="00AF7F31"/>
    <w:rsid w:val="00B00304"/>
    <w:rsid w:val="00B005DC"/>
    <w:rsid w:val="00B00D45"/>
    <w:rsid w:val="00B0159B"/>
    <w:rsid w:val="00B01D89"/>
    <w:rsid w:val="00B020F8"/>
    <w:rsid w:val="00B025A0"/>
    <w:rsid w:val="00B040D9"/>
    <w:rsid w:val="00B05E41"/>
    <w:rsid w:val="00B062ED"/>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31BF3"/>
    <w:rsid w:val="00B32451"/>
    <w:rsid w:val="00B329A3"/>
    <w:rsid w:val="00B32D40"/>
    <w:rsid w:val="00B33CC0"/>
    <w:rsid w:val="00B35130"/>
    <w:rsid w:val="00B36BF8"/>
    <w:rsid w:val="00B378BD"/>
    <w:rsid w:val="00B40CA5"/>
    <w:rsid w:val="00B4334D"/>
    <w:rsid w:val="00B4502A"/>
    <w:rsid w:val="00B452BD"/>
    <w:rsid w:val="00B46C0C"/>
    <w:rsid w:val="00B47AF6"/>
    <w:rsid w:val="00B50251"/>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492B"/>
    <w:rsid w:val="00BA54EF"/>
    <w:rsid w:val="00BA56D6"/>
    <w:rsid w:val="00BA60AC"/>
    <w:rsid w:val="00BA76A9"/>
    <w:rsid w:val="00BB0C3F"/>
    <w:rsid w:val="00BB142E"/>
    <w:rsid w:val="00BB2455"/>
    <w:rsid w:val="00BB2B1E"/>
    <w:rsid w:val="00BB3A6F"/>
    <w:rsid w:val="00BB5122"/>
    <w:rsid w:val="00BB5519"/>
    <w:rsid w:val="00BC0151"/>
    <w:rsid w:val="00BC1D90"/>
    <w:rsid w:val="00BC2679"/>
    <w:rsid w:val="00BC4B9F"/>
    <w:rsid w:val="00BC4EBB"/>
    <w:rsid w:val="00BC4F45"/>
    <w:rsid w:val="00BC6B54"/>
    <w:rsid w:val="00BD0D94"/>
    <w:rsid w:val="00BD220E"/>
    <w:rsid w:val="00BD2FE5"/>
    <w:rsid w:val="00BD3051"/>
    <w:rsid w:val="00BD62F9"/>
    <w:rsid w:val="00BE0493"/>
    <w:rsid w:val="00BE0E9A"/>
    <w:rsid w:val="00BE2E82"/>
    <w:rsid w:val="00BE73F7"/>
    <w:rsid w:val="00BE74F5"/>
    <w:rsid w:val="00BE7FAE"/>
    <w:rsid w:val="00BF0DDC"/>
    <w:rsid w:val="00BF10A2"/>
    <w:rsid w:val="00BF22CC"/>
    <w:rsid w:val="00BF2B99"/>
    <w:rsid w:val="00BF3BAF"/>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DE6"/>
    <w:rsid w:val="00C27C7F"/>
    <w:rsid w:val="00C311D4"/>
    <w:rsid w:val="00C31B5D"/>
    <w:rsid w:val="00C32161"/>
    <w:rsid w:val="00C3372B"/>
    <w:rsid w:val="00C339F8"/>
    <w:rsid w:val="00C33B3E"/>
    <w:rsid w:val="00C35A42"/>
    <w:rsid w:val="00C362D6"/>
    <w:rsid w:val="00C40AE8"/>
    <w:rsid w:val="00C415A7"/>
    <w:rsid w:val="00C44716"/>
    <w:rsid w:val="00C466A5"/>
    <w:rsid w:val="00C474EC"/>
    <w:rsid w:val="00C5084F"/>
    <w:rsid w:val="00C513F5"/>
    <w:rsid w:val="00C54D33"/>
    <w:rsid w:val="00C54E0C"/>
    <w:rsid w:val="00C573CE"/>
    <w:rsid w:val="00C5788A"/>
    <w:rsid w:val="00C6007C"/>
    <w:rsid w:val="00C60678"/>
    <w:rsid w:val="00C6300E"/>
    <w:rsid w:val="00C63084"/>
    <w:rsid w:val="00C64124"/>
    <w:rsid w:val="00C65285"/>
    <w:rsid w:val="00C71B98"/>
    <w:rsid w:val="00C72830"/>
    <w:rsid w:val="00C74CB6"/>
    <w:rsid w:val="00C75618"/>
    <w:rsid w:val="00C77054"/>
    <w:rsid w:val="00C80234"/>
    <w:rsid w:val="00C80930"/>
    <w:rsid w:val="00C80B6F"/>
    <w:rsid w:val="00C81FBE"/>
    <w:rsid w:val="00C82936"/>
    <w:rsid w:val="00C8336D"/>
    <w:rsid w:val="00C87E0C"/>
    <w:rsid w:val="00C90A86"/>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CA1"/>
    <w:rsid w:val="00CC3FFD"/>
    <w:rsid w:val="00CC4188"/>
    <w:rsid w:val="00CC4836"/>
    <w:rsid w:val="00CC4A88"/>
    <w:rsid w:val="00CC540B"/>
    <w:rsid w:val="00CD0073"/>
    <w:rsid w:val="00CD0F18"/>
    <w:rsid w:val="00CD1143"/>
    <w:rsid w:val="00CD134B"/>
    <w:rsid w:val="00CD221E"/>
    <w:rsid w:val="00CD242F"/>
    <w:rsid w:val="00CD257F"/>
    <w:rsid w:val="00CD3042"/>
    <w:rsid w:val="00CD4692"/>
    <w:rsid w:val="00CD4B87"/>
    <w:rsid w:val="00CD4F4D"/>
    <w:rsid w:val="00CD53A0"/>
    <w:rsid w:val="00CD74FB"/>
    <w:rsid w:val="00CE0328"/>
    <w:rsid w:val="00CE0D2D"/>
    <w:rsid w:val="00CE1A90"/>
    <w:rsid w:val="00CE1D87"/>
    <w:rsid w:val="00CE23A8"/>
    <w:rsid w:val="00CE26FC"/>
    <w:rsid w:val="00CE3033"/>
    <w:rsid w:val="00CE3667"/>
    <w:rsid w:val="00CE42F0"/>
    <w:rsid w:val="00CE5E32"/>
    <w:rsid w:val="00CE6B63"/>
    <w:rsid w:val="00CF14BA"/>
    <w:rsid w:val="00CF4DAD"/>
    <w:rsid w:val="00CF66DA"/>
    <w:rsid w:val="00CF7400"/>
    <w:rsid w:val="00CF7D51"/>
    <w:rsid w:val="00D001D5"/>
    <w:rsid w:val="00D00C8A"/>
    <w:rsid w:val="00D0346D"/>
    <w:rsid w:val="00D05027"/>
    <w:rsid w:val="00D06086"/>
    <w:rsid w:val="00D069B4"/>
    <w:rsid w:val="00D073B8"/>
    <w:rsid w:val="00D105C4"/>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6F7D"/>
    <w:rsid w:val="00D405F1"/>
    <w:rsid w:val="00D44D80"/>
    <w:rsid w:val="00D47635"/>
    <w:rsid w:val="00D5012F"/>
    <w:rsid w:val="00D51449"/>
    <w:rsid w:val="00D51F06"/>
    <w:rsid w:val="00D537A6"/>
    <w:rsid w:val="00D539F2"/>
    <w:rsid w:val="00D53CA0"/>
    <w:rsid w:val="00D54E70"/>
    <w:rsid w:val="00D5601D"/>
    <w:rsid w:val="00D5734A"/>
    <w:rsid w:val="00D6125E"/>
    <w:rsid w:val="00D61A54"/>
    <w:rsid w:val="00D625E9"/>
    <w:rsid w:val="00D626B3"/>
    <w:rsid w:val="00D62DCA"/>
    <w:rsid w:val="00D62FAC"/>
    <w:rsid w:val="00D63445"/>
    <w:rsid w:val="00D63682"/>
    <w:rsid w:val="00D63B6C"/>
    <w:rsid w:val="00D650B1"/>
    <w:rsid w:val="00D66E7A"/>
    <w:rsid w:val="00D675B5"/>
    <w:rsid w:val="00D7013A"/>
    <w:rsid w:val="00D715AA"/>
    <w:rsid w:val="00D73571"/>
    <w:rsid w:val="00D73929"/>
    <w:rsid w:val="00D7450E"/>
    <w:rsid w:val="00D752FD"/>
    <w:rsid w:val="00D758C5"/>
    <w:rsid w:val="00D761EE"/>
    <w:rsid w:val="00D815B0"/>
    <w:rsid w:val="00D82974"/>
    <w:rsid w:val="00D82B8A"/>
    <w:rsid w:val="00D82D2A"/>
    <w:rsid w:val="00D84907"/>
    <w:rsid w:val="00D84C2B"/>
    <w:rsid w:val="00D84C41"/>
    <w:rsid w:val="00D85B92"/>
    <w:rsid w:val="00D8603D"/>
    <w:rsid w:val="00D904F0"/>
    <w:rsid w:val="00D93470"/>
    <w:rsid w:val="00D93EEB"/>
    <w:rsid w:val="00D94046"/>
    <w:rsid w:val="00D94DA9"/>
    <w:rsid w:val="00D94F69"/>
    <w:rsid w:val="00D96ADB"/>
    <w:rsid w:val="00D96C7E"/>
    <w:rsid w:val="00D96CA0"/>
    <w:rsid w:val="00DA40D1"/>
    <w:rsid w:val="00DA5C7D"/>
    <w:rsid w:val="00DA6C23"/>
    <w:rsid w:val="00DA756B"/>
    <w:rsid w:val="00DB0E86"/>
    <w:rsid w:val="00DB20B6"/>
    <w:rsid w:val="00DB2C29"/>
    <w:rsid w:val="00DB47C5"/>
    <w:rsid w:val="00DB4FC1"/>
    <w:rsid w:val="00DC0958"/>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6343"/>
    <w:rsid w:val="00DE1BAB"/>
    <w:rsid w:val="00DE23C1"/>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57E9"/>
    <w:rsid w:val="00E060B1"/>
    <w:rsid w:val="00E1016D"/>
    <w:rsid w:val="00E12767"/>
    <w:rsid w:val="00E12E3C"/>
    <w:rsid w:val="00E1387B"/>
    <w:rsid w:val="00E14D4F"/>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CB7"/>
    <w:rsid w:val="00E66CDF"/>
    <w:rsid w:val="00E66F43"/>
    <w:rsid w:val="00E677AA"/>
    <w:rsid w:val="00E70081"/>
    <w:rsid w:val="00E70C2D"/>
    <w:rsid w:val="00E71B8E"/>
    <w:rsid w:val="00E72E14"/>
    <w:rsid w:val="00E73593"/>
    <w:rsid w:val="00E73B32"/>
    <w:rsid w:val="00E76B3E"/>
    <w:rsid w:val="00E76BB8"/>
    <w:rsid w:val="00E775EC"/>
    <w:rsid w:val="00E80F96"/>
    <w:rsid w:val="00E822AE"/>
    <w:rsid w:val="00E82A55"/>
    <w:rsid w:val="00E84CB2"/>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625"/>
    <w:rsid w:val="00FC4B47"/>
    <w:rsid w:val="00FC4BD7"/>
    <w:rsid w:val="00FC4E99"/>
    <w:rsid w:val="00FC60A9"/>
    <w:rsid w:val="00FC6A59"/>
    <w:rsid w:val="00FC790E"/>
    <w:rsid w:val="00FD173D"/>
    <w:rsid w:val="00FD2215"/>
    <w:rsid w:val="00FD485E"/>
    <w:rsid w:val="00FD5826"/>
    <w:rsid w:val="00FD6A25"/>
    <w:rsid w:val="00FD6C5F"/>
    <w:rsid w:val="00FE0C2F"/>
    <w:rsid w:val="00FE0CD4"/>
    <w:rsid w:val="00FE1BC2"/>
    <w:rsid w:val="00FE2D3C"/>
    <w:rsid w:val="00FE2D85"/>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sciencedirect.com/topics/immunology-and-microbiology/inflammation-response" TargetMode="External"/><Relationship Id="rId1" Type="http://schemas.openxmlformats.org/officeDocument/2006/relationships/hyperlink" Target="https://www.sciencedirect.com/topics/biochemistry-genetics-and-molecular-biology/homeostasis" TargetMode="External"/><Relationship Id="rId5" Type="http://schemas.openxmlformats.org/officeDocument/2006/relationships/hyperlink" Target="https://www.cell.com/immunity/fulltext/S1074-7613(19)30047-0?_returnURL=https%3A%2F%2Flinkinghub.elsevier.com%2Fretrieve%2Fpii%2FS1074761319300470%3Fshowall%3Dtrue" TargetMode="External"/><Relationship Id="rId4"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s41587-021-01094-0" TargetMode="External"/><Relationship Id="rId18" Type="http://schemas.openxmlformats.org/officeDocument/2006/relationships/hyperlink" Target="https://github.com/mikrohscopist/Murine_ILC_niches_lung_SI_IL-33"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doi.org/10.3389/fimmu.2023.1198310" TargetMode="External"/><Relationship Id="rId17" Type="http://schemas.openxmlformats.org/officeDocument/2006/relationships/hyperlink" Target="http://www.rstudio.com/" TargetMode="External"/><Relationship Id="rId2" Type="http://schemas.openxmlformats.org/officeDocument/2006/relationships/numbering" Target="numbering.xml"/><Relationship Id="rId16" Type="http://schemas.openxmlformats.org/officeDocument/2006/relationships/hyperlink" Target="https://doi.org/10.1038/s41592-025-02595-5"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038/s41592-022-01663-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s41592-020-01018-x"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E31BA"/>
    <w:rsid w:val="001A7EA9"/>
    <w:rsid w:val="001C7528"/>
    <w:rsid w:val="0020549F"/>
    <w:rsid w:val="00313B0B"/>
    <w:rsid w:val="003B07F0"/>
    <w:rsid w:val="005C4D10"/>
    <w:rsid w:val="008C7D86"/>
    <w:rsid w:val="00C27CA4"/>
    <w:rsid w:val="00D50B49"/>
    <w:rsid w:val="00E22590"/>
    <w:rsid w:val="00F979B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C4D10"/>
    <w:rPr>
      <w:color w:val="808080"/>
    </w:rPr>
  </w:style>
  <w:style w:type="paragraph" w:customStyle="1" w:styleId="F03EC7CFE5C1417390B9F3F104D884B6">
    <w:name w:val="F03EC7CFE5C1417390B9F3F104D884B6"/>
    <w:rsid w:val="00F979B1"/>
  </w:style>
  <w:style w:type="paragraph" w:customStyle="1" w:styleId="2C0F5379F9DB409BAC2CD09867D8C179">
    <w:name w:val="2C0F5379F9DB409BAC2CD09867D8C179"/>
    <w:rsid w:val="005C4D10"/>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942</Words>
  <Characters>39576</Characters>
  <Application>Microsoft Office Word</Application>
  <DocSecurity>0</DocSecurity>
  <Lines>329</Lines>
  <Paragraphs>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225</cp:revision>
  <dcterms:created xsi:type="dcterms:W3CDTF">2025-05-16T13:08:00Z</dcterms:created>
  <dcterms:modified xsi:type="dcterms:W3CDTF">2025-06-17T16:12:00Z</dcterms:modified>
</cp:coreProperties>
</file>